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Default="009E203C" w:rsidP="009E203C">
      <w:pPr>
        <w:spacing w:line="259" w:lineRule="auto"/>
        <w:ind w:left="276"/>
        <w:jc w:val="center"/>
        <w:rPr>
          <w:b/>
          <w:sz w:val="32"/>
          <w:u w:val="single" w:color="000000"/>
        </w:rP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0D0FDC7E" w14:textId="77777777" w:rsidR="003073C1" w:rsidRPr="00A0418F" w:rsidRDefault="003073C1" w:rsidP="009E203C">
      <w:pPr>
        <w:spacing w:line="259" w:lineRule="auto"/>
        <w:ind w:left="276"/>
        <w:jc w:val="center"/>
      </w:pPr>
    </w:p>
    <w:p w14:paraId="5560F91D" w14:textId="4C6B02DF" w:rsidR="00637699" w:rsidRPr="00A0418F" w:rsidRDefault="009E203C" w:rsidP="00637699">
      <w:pPr>
        <w:jc w:val="center"/>
        <w:rPr>
          <w:sz w:val="28"/>
        </w:rPr>
      </w:pPr>
      <w:r w:rsidRPr="00A0418F">
        <w:rPr>
          <w:sz w:val="28"/>
        </w:rPr>
        <w:t>Sajin Mohamed Pallikkathodi Erathali</w:t>
      </w:r>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Default="00FB4C3A" w:rsidP="00637699">
      <w:pPr>
        <w:jc w:val="center"/>
      </w:pPr>
      <w:r w:rsidRPr="00A0418F">
        <w:t>Department of Computer Science and Information Systems</w:t>
      </w:r>
    </w:p>
    <w:p w14:paraId="58180BEB" w14:textId="5472B609" w:rsidR="006710B0" w:rsidRPr="00A0418F" w:rsidRDefault="006710B0" w:rsidP="00637699">
      <w:pPr>
        <w:jc w:val="center"/>
      </w:pPr>
      <w:r>
        <w:t>Universi</w:t>
      </w:r>
      <w:r w:rsidR="00A342BF">
        <w:t>t</w:t>
      </w:r>
      <w:r>
        <w:t>y of Limerick</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r w:rsidRPr="00A0418F">
        <w:t>August</w:t>
      </w:r>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6D49B7BC" w14:textId="580A6126" w:rsidR="002720E4" w:rsidRDefault="002720E4" w:rsidP="00095EBB">
      <w:pPr>
        <w:rPr>
          <w:b/>
          <w:bCs/>
          <w:sz w:val="32"/>
          <w:szCs w:val="32"/>
          <w:u w:val="single"/>
        </w:rPr>
      </w:pPr>
    </w:p>
    <w:p w14:paraId="787F55A8" w14:textId="77777777" w:rsidR="000A6029" w:rsidRPr="008410D6" w:rsidRDefault="000A6029" w:rsidP="008410D6"/>
    <w:bookmarkStart w:id="1" w:name="_Toc175177761"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1"/>
        </w:p>
        <w:p w14:paraId="392D4A2F" w14:textId="1F4A5783" w:rsidR="00D9254B" w:rsidRPr="00D9254B" w:rsidRDefault="00045580">
          <w:pPr>
            <w:pStyle w:val="TOC1"/>
            <w:rPr>
              <w:rFonts w:eastAsiaTheme="minorEastAsia"/>
              <w:b w:val="0"/>
              <w:bCs w:val="0"/>
              <w:i w:val="0"/>
              <w:iCs w:val="0"/>
              <w:kern w:val="2"/>
              <w14:ligatures w14:val="standardContextual"/>
            </w:rPr>
          </w:pPr>
          <w:r w:rsidRPr="00D9254B">
            <w:rPr>
              <w:i w:val="0"/>
              <w:iCs w:val="0"/>
              <w:noProof w:val="0"/>
            </w:rPr>
            <w:fldChar w:fldCharType="begin"/>
          </w:r>
          <w:r w:rsidRPr="00D9254B">
            <w:rPr>
              <w:i w:val="0"/>
              <w:iCs w:val="0"/>
            </w:rPr>
            <w:instrText xml:space="preserve"> TOC \o "1-3" \h \z \u </w:instrText>
          </w:r>
          <w:r w:rsidRPr="00D9254B">
            <w:rPr>
              <w:i w:val="0"/>
              <w:iCs w:val="0"/>
              <w:noProof w:val="0"/>
            </w:rPr>
            <w:fldChar w:fldCharType="separate"/>
          </w:r>
          <w:hyperlink w:anchor="_Toc175177761" w:history="1">
            <w:r w:rsidR="00D9254B" w:rsidRPr="00D9254B">
              <w:rPr>
                <w:rStyle w:val="Hyperlink"/>
                <w:i w:val="0"/>
                <w:iCs w:val="0"/>
              </w:rPr>
              <w:t>Table of Contents</w:t>
            </w:r>
            <w:r w:rsidR="00D9254B" w:rsidRPr="00D9254B">
              <w:rPr>
                <w:i w:val="0"/>
                <w:iCs w:val="0"/>
                <w:webHidden/>
              </w:rPr>
              <w:tab/>
            </w:r>
            <w:r w:rsidR="00D9254B" w:rsidRPr="00D9254B">
              <w:rPr>
                <w:i w:val="0"/>
                <w:iCs w:val="0"/>
                <w:webHidden/>
              </w:rPr>
              <w:fldChar w:fldCharType="begin"/>
            </w:r>
            <w:r w:rsidR="00D9254B" w:rsidRPr="00D9254B">
              <w:rPr>
                <w:i w:val="0"/>
                <w:iCs w:val="0"/>
                <w:webHidden/>
              </w:rPr>
              <w:instrText xml:space="preserve"> PAGEREF _Toc175177761 \h </w:instrText>
            </w:r>
            <w:r w:rsidR="00D9254B" w:rsidRPr="00D9254B">
              <w:rPr>
                <w:i w:val="0"/>
                <w:iCs w:val="0"/>
                <w:webHidden/>
              </w:rPr>
            </w:r>
            <w:r w:rsidR="00D9254B" w:rsidRPr="00D9254B">
              <w:rPr>
                <w:i w:val="0"/>
                <w:iCs w:val="0"/>
                <w:webHidden/>
              </w:rPr>
              <w:fldChar w:fldCharType="separate"/>
            </w:r>
            <w:r w:rsidR="00D9254B" w:rsidRPr="00D9254B">
              <w:rPr>
                <w:i w:val="0"/>
                <w:iCs w:val="0"/>
                <w:webHidden/>
              </w:rPr>
              <w:t>2</w:t>
            </w:r>
            <w:r w:rsidR="00D9254B" w:rsidRPr="00D9254B">
              <w:rPr>
                <w:i w:val="0"/>
                <w:iCs w:val="0"/>
                <w:webHidden/>
              </w:rPr>
              <w:fldChar w:fldCharType="end"/>
            </w:r>
          </w:hyperlink>
        </w:p>
        <w:p w14:paraId="1983B9BB" w14:textId="05502AF1" w:rsidR="00D9254B" w:rsidRPr="00D9254B" w:rsidRDefault="00D9254B">
          <w:pPr>
            <w:pStyle w:val="TOC1"/>
            <w:rPr>
              <w:rFonts w:eastAsiaTheme="minorEastAsia"/>
              <w:b w:val="0"/>
              <w:bCs w:val="0"/>
              <w:i w:val="0"/>
              <w:iCs w:val="0"/>
              <w:kern w:val="2"/>
              <w14:ligatures w14:val="standardContextual"/>
            </w:rPr>
          </w:pPr>
          <w:hyperlink w:anchor="_Toc175177762" w:history="1">
            <w:r w:rsidRPr="00D9254B">
              <w:rPr>
                <w:rStyle w:val="Hyperlink"/>
                <w:i w:val="0"/>
                <w:iCs w:val="0"/>
              </w:rPr>
              <w:t>Table of Figures</w:t>
            </w:r>
            <w:r w:rsidRPr="00D9254B">
              <w:rPr>
                <w:i w:val="0"/>
                <w:iCs w:val="0"/>
                <w:webHidden/>
              </w:rPr>
              <w:tab/>
            </w:r>
            <w:r w:rsidRPr="00D9254B">
              <w:rPr>
                <w:i w:val="0"/>
                <w:iCs w:val="0"/>
                <w:webHidden/>
              </w:rPr>
              <w:fldChar w:fldCharType="begin"/>
            </w:r>
            <w:r w:rsidRPr="00D9254B">
              <w:rPr>
                <w:i w:val="0"/>
                <w:iCs w:val="0"/>
                <w:webHidden/>
              </w:rPr>
              <w:instrText xml:space="preserve"> PAGEREF _Toc175177762 \h </w:instrText>
            </w:r>
            <w:r w:rsidRPr="00D9254B">
              <w:rPr>
                <w:i w:val="0"/>
                <w:iCs w:val="0"/>
                <w:webHidden/>
              </w:rPr>
            </w:r>
            <w:r w:rsidRPr="00D9254B">
              <w:rPr>
                <w:i w:val="0"/>
                <w:iCs w:val="0"/>
                <w:webHidden/>
              </w:rPr>
              <w:fldChar w:fldCharType="separate"/>
            </w:r>
            <w:r w:rsidRPr="00D9254B">
              <w:rPr>
                <w:i w:val="0"/>
                <w:iCs w:val="0"/>
                <w:webHidden/>
              </w:rPr>
              <w:t>3</w:t>
            </w:r>
            <w:r w:rsidRPr="00D9254B">
              <w:rPr>
                <w:i w:val="0"/>
                <w:iCs w:val="0"/>
                <w:webHidden/>
              </w:rPr>
              <w:fldChar w:fldCharType="end"/>
            </w:r>
          </w:hyperlink>
        </w:p>
        <w:p w14:paraId="6D78E770" w14:textId="185B1257" w:rsidR="00D9254B" w:rsidRPr="00D9254B" w:rsidRDefault="00D9254B">
          <w:pPr>
            <w:pStyle w:val="TOC1"/>
            <w:rPr>
              <w:rFonts w:eastAsiaTheme="minorEastAsia"/>
              <w:b w:val="0"/>
              <w:bCs w:val="0"/>
              <w:i w:val="0"/>
              <w:iCs w:val="0"/>
              <w:kern w:val="2"/>
              <w14:ligatures w14:val="standardContextual"/>
            </w:rPr>
          </w:pPr>
          <w:hyperlink w:anchor="_Toc175177763" w:history="1">
            <w:r w:rsidRPr="00D9254B">
              <w:rPr>
                <w:rStyle w:val="Hyperlink"/>
                <w:i w:val="0"/>
                <w:iCs w:val="0"/>
              </w:rPr>
              <w:t>Table of Tables</w:t>
            </w:r>
            <w:r w:rsidRPr="00D9254B">
              <w:rPr>
                <w:i w:val="0"/>
                <w:iCs w:val="0"/>
                <w:webHidden/>
              </w:rPr>
              <w:tab/>
            </w:r>
            <w:r w:rsidRPr="00D9254B">
              <w:rPr>
                <w:i w:val="0"/>
                <w:iCs w:val="0"/>
                <w:webHidden/>
              </w:rPr>
              <w:fldChar w:fldCharType="begin"/>
            </w:r>
            <w:r w:rsidRPr="00D9254B">
              <w:rPr>
                <w:i w:val="0"/>
                <w:iCs w:val="0"/>
                <w:webHidden/>
              </w:rPr>
              <w:instrText xml:space="preserve"> PAGEREF _Toc175177763 \h </w:instrText>
            </w:r>
            <w:r w:rsidRPr="00D9254B">
              <w:rPr>
                <w:i w:val="0"/>
                <w:iCs w:val="0"/>
                <w:webHidden/>
              </w:rPr>
            </w:r>
            <w:r w:rsidRPr="00D9254B">
              <w:rPr>
                <w:i w:val="0"/>
                <w:iCs w:val="0"/>
                <w:webHidden/>
              </w:rPr>
              <w:fldChar w:fldCharType="separate"/>
            </w:r>
            <w:r w:rsidRPr="00D9254B">
              <w:rPr>
                <w:i w:val="0"/>
                <w:iCs w:val="0"/>
                <w:webHidden/>
              </w:rPr>
              <w:t>6</w:t>
            </w:r>
            <w:r w:rsidRPr="00D9254B">
              <w:rPr>
                <w:i w:val="0"/>
                <w:iCs w:val="0"/>
                <w:webHidden/>
              </w:rPr>
              <w:fldChar w:fldCharType="end"/>
            </w:r>
          </w:hyperlink>
        </w:p>
        <w:p w14:paraId="5253AFD8" w14:textId="6FBDB37B" w:rsidR="00D9254B" w:rsidRPr="00D9254B" w:rsidRDefault="00D9254B">
          <w:pPr>
            <w:pStyle w:val="TOC1"/>
            <w:rPr>
              <w:rFonts w:eastAsiaTheme="minorEastAsia"/>
              <w:b w:val="0"/>
              <w:bCs w:val="0"/>
              <w:i w:val="0"/>
              <w:iCs w:val="0"/>
              <w:kern w:val="2"/>
              <w14:ligatures w14:val="standardContextual"/>
            </w:rPr>
          </w:pPr>
          <w:hyperlink w:anchor="_Toc175177764" w:history="1">
            <w:r w:rsidRPr="00D9254B">
              <w:rPr>
                <w:rStyle w:val="Hyperlink"/>
                <w:i w:val="0"/>
                <w:iCs w:val="0"/>
              </w:rPr>
              <w:t>Abstract</w:t>
            </w:r>
            <w:r w:rsidRPr="00D9254B">
              <w:rPr>
                <w:i w:val="0"/>
                <w:iCs w:val="0"/>
                <w:webHidden/>
              </w:rPr>
              <w:tab/>
            </w:r>
            <w:r w:rsidRPr="00D9254B">
              <w:rPr>
                <w:i w:val="0"/>
                <w:iCs w:val="0"/>
                <w:webHidden/>
              </w:rPr>
              <w:fldChar w:fldCharType="begin"/>
            </w:r>
            <w:r w:rsidRPr="00D9254B">
              <w:rPr>
                <w:i w:val="0"/>
                <w:iCs w:val="0"/>
                <w:webHidden/>
              </w:rPr>
              <w:instrText xml:space="preserve"> PAGEREF _Toc175177764 \h </w:instrText>
            </w:r>
            <w:r w:rsidRPr="00D9254B">
              <w:rPr>
                <w:i w:val="0"/>
                <w:iCs w:val="0"/>
                <w:webHidden/>
              </w:rPr>
            </w:r>
            <w:r w:rsidRPr="00D9254B">
              <w:rPr>
                <w:i w:val="0"/>
                <w:iCs w:val="0"/>
                <w:webHidden/>
              </w:rPr>
              <w:fldChar w:fldCharType="separate"/>
            </w:r>
            <w:r w:rsidRPr="00D9254B">
              <w:rPr>
                <w:i w:val="0"/>
                <w:iCs w:val="0"/>
                <w:webHidden/>
              </w:rPr>
              <w:t>6</w:t>
            </w:r>
            <w:r w:rsidRPr="00D9254B">
              <w:rPr>
                <w:i w:val="0"/>
                <w:iCs w:val="0"/>
                <w:webHidden/>
              </w:rPr>
              <w:fldChar w:fldCharType="end"/>
            </w:r>
          </w:hyperlink>
        </w:p>
        <w:p w14:paraId="6F8DCA8E" w14:textId="17778CB0" w:rsidR="00D9254B" w:rsidRPr="00D9254B" w:rsidRDefault="00D9254B">
          <w:pPr>
            <w:pStyle w:val="TOC1"/>
            <w:rPr>
              <w:rFonts w:eastAsiaTheme="minorEastAsia"/>
              <w:b w:val="0"/>
              <w:bCs w:val="0"/>
              <w:i w:val="0"/>
              <w:iCs w:val="0"/>
              <w:kern w:val="2"/>
              <w14:ligatures w14:val="standardContextual"/>
            </w:rPr>
          </w:pPr>
          <w:hyperlink w:anchor="_Toc175177765" w:history="1">
            <w:r w:rsidRPr="00D9254B">
              <w:rPr>
                <w:rStyle w:val="Hyperlink"/>
                <w:i w:val="0"/>
                <w:iCs w:val="0"/>
              </w:rPr>
              <w:t>Declaration</w:t>
            </w:r>
            <w:r w:rsidRPr="00D9254B">
              <w:rPr>
                <w:i w:val="0"/>
                <w:iCs w:val="0"/>
                <w:webHidden/>
              </w:rPr>
              <w:tab/>
            </w:r>
            <w:r w:rsidRPr="00D9254B">
              <w:rPr>
                <w:i w:val="0"/>
                <w:iCs w:val="0"/>
                <w:webHidden/>
              </w:rPr>
              <w:fldChar w:fldCharType="begin"/>
            </w:r>
            <w:r w:rsidRPr="00D9254B">
              <w:rPr>
                <w:i w:val="0"/>
                <w:iCs w:val="0"/>
                <w:webHidden/>
              </w:rPr>
              <w:instrText xml:space="preserve"> PAGEREF _Toc175177765 \h </w:instrText>
            </w:r>
            <w:r w:rsidRPr="00D9254B">
              <w:rPr>
                <w:i w:val="0"/>
                <w:iCs w:val="0"/>
                <w:webHidden/>
              </w:rPr>
            </w:r>
            <w:r w:rsidRPr="00D9254B">
              <w:rPr>
                <w:i w:val="0"/>
                <w:iCs w:val="0"/>
                <w:webHidden/>
              </w:rPr>
              <w:fldChar w:fldCharType="separate"/>
            </w:r>
            <w:r w:rsidRPr="00D9254B">
              <w:rPr>
                <w:i w:val="0"/>
                <w:iCs w:val="0"/>
                <w:webHidden/>
              </w:rPr>
              <w:t>7</w:t>
            </w:r>
            <w:r w:rsidRPr="00D9254B">
              <w:rPr>
                <w:i w:val="0"/>
                <w:iCs w:val="0"/>
                <w:webHidden/>
              </w:rPr>
              <w:fldChar w:fldCharType="end"/>
            </w:r>
          </w:hyperlink>
        </w:p>
        <w:p w14:paraId="2DA0A8AA" w14:textId="60E6EBF4" w:rsidR="00D9254B" w:rsidRPr="00D9254B" w:rsidRDefault="00D9254B">
          <w:pPr>
            <w:pStyle w:val="TOC1"/>
            <w:rPr>
              <w:rFonts w:eastAsiaTheme="minorEastAsia"/>
              <w:b w:val="0"/>
              <w:bCs w:val="0"/>
              <w:i w:val="0"/>
              <w:iCs w:val="0"/>
              <w:kern w:val="2"/>
              <w14:ligatures w14:val="standardContextual"/>
            </w:rPr>
          </w:pPr>
          <w:hyperlink w:anchor="_Toc175177766" w:history="1">
            <w:r w:rsidRPr="00D9254B">
              <w:rPr>
                <w:rStyle w:val="Hyperlink"/>
                <w:i w:val="0"/>
                <w:iCs w:val="0"/>
              </w:rPr>
              <w:t>Acknowledgments</w:t>
            </w:r>
            <w:r w:rsidRPr="00D9254B">
              <w:rPr>
                <w:i w:val="0"/>
                <w:iCs w:val="0"/>
                <w:webHidden/>
              </w:rPr>
              <w:tab/>
            </w:r>
            <w:r w:rsidRPr="00D9254B">
              <w:rPr>
                <w:i w:val="0"/>
                <w:iCs w:val="0"/>
                <w:webHidden/>
              </w:rPr>
              <w:fldChar w:fldCharType="begin"/>
            </w:r>
            <w:r w:rsidRPr="00D9254B">
              <w:rPr>
                <w:i w:val="0"/>
                <w:iCs w:val="0"/>
                <w:webHidden/>
              </w:rPr>
              <w:instrText xml:space="preserve"> PAGEREF _Toc175177766 \h </w:instrText>
            </w:r>
            <w:r w:rsidRPr="00D9254B">
              <w:rPr>
                <w:i w:val="0"/>
                <w:iCs w:val="0"/>
                <w:webHidden/>
              </w:rPr>
            </w:r>
            <w:r w:rsidRPr="00D9254B">
              <w:rPr>
                <w:i w:val="0"/>
                <w:iCs w:val="0"/>
                <w:webHidden/>
              </w:rPr>
              <w:fldChar w:fldCharType="separate"/>
            </w:r>
            <w:r w:rsidRPr="00D9254B">
              <w:rPr>
                <w:i w:val="0"/>
                <w:iCs w:val="0"/>
                <w:webHidden/>
              </w:rPr>
              <w:t>8</w:t>
            </w:r>
            <w:r w:rsidRPr="00D9254B">
              <w:rPr>
                <w:i w:val="0"/>
                <w:iCs w:val="0"/>
                <w:webHidden/>
              </w:rPr>
              <w:fldChar w:fldCharType="end"/>
            </w:r>
          </w:hyperlink>
        </w:p>
        <w:p w14:paraId="07735E00" w14:textId="7169F882" w:rsidR="00D9254B" w:rsidRPr="00D9254B" w:rsidRDefault="00D9254B">
          <w:pPr>
            <w:pStyle w:val="TOC1"/>
            <w:rPr>
              <w:rFonts w:eastAsiaTheme="minorEastAsia"/>
              <w:b w:val="0"/>
              <w:bCs w:val="0"/>
              <w:i w:val="0"/>
              <w:iCs w:val="0"/>
              <w:kern w:val="2"/>
              <w14:ligatures w14:val="standardContextual"/>
            </w:rPr>
          </w:pPr>
          <w:hyperlink w:anchor="_Toc175177767" w:history="1">
            <w:r w:rsidRPr="00D9254B">
              <w:rPr>
                <w:rStyle w:val="Hyperlink"/>
                <w:i w:val="0"/>
                <w:iCs w:val="0"/>
              </w:rPr>
              <w:t>Data Source and Generative AI</w:t>
            </w:r>
            <w:r w:rsidRPr="00D9254B">
              <w:rPr>
                <w:i w:val="0"/>
                <w:iCs w:val="0"/>
                <w:webHidden/>
              </w:rPr>
              <w:tab/>
            </w:r>
            <w:r w:rsidRPr="00D9254B">
              <w:rPr>
                <w:i w:val="0"/>
                <w:iCs w:val="0"/>
                <w:webHidden/>
              </w:rPr>
              <w:fldChar w:fldCharType="begin"/>
            </w:r>
            <w:r w:rsidRPr="00D9254B">
              <w:rPr>
                <w:i w:val="0"/>
                <w:iCs w:val="0"/>
                <w:webHidden/>
              </w:rPr>
              <w:instrText xml:space="preserve"> PAGEREF _Toc175177767 \h </w:instrText>
            </w:r>
            <w:r w:rsidRPr="00D9254B">
              <w:rPr>
                <w:i w:val="0"/>
                <w:iCs w:val="0"/>
                <w:webHidden/>
              </w:rPr>
            </w:r>
            <w:r w:rsidRPr="00D9254B">
              <w:rPr>
                <w:i w:val="0"/>
                <w:iCs w:val="0"/>
                <w:webHidden/>
              </w:rPr>
              <w:fldChar w:fldCharType="separate"/>
            </w:r>
            <w:r w:rsidRPr="00D9254B">
              <w:rPr>
                <w:i w:val="0"/>
                <w:iCs w:val="0"/>
                <w:webHidden/>
              </w:rPr>
              <w:t>9</w:t>
            </w:r>
            <w:r w:rsidRPr="00D9254B">
              <w:rPr>
                <w:i w:val="0"/>
                <w:iCs w:val="0"/>
                <w:webHidden/>
              </w:rPr>
              <w:fldChar w:fldCharType="end"/>
            </w:r>
          </w:hyperlink>
        </w:p>
        <w:p w14:paraId="6FE9CA1D" w14:textId="30357E7F" w:rsidR="00D9254B" w:rsidRPr="00D9254B" w:rsidRDefault="00D9254B">
          <w:pPr>
            <w:pStyle w:val="TOC1"/>
            <w:rPr>
              <w:rFonts w:eastAsiaTheme="minorEastAsia"/>
              <w:b w:val="0"/>
              <w:bCs w:val="0"/>
              <w:i w:val="0"/>
              <w:iCs w:val="0"/>
              <w:kern w:val="2"/>
              <w14:ligatures w14:val="standardContextual"/>
            </w:rPr>
          </w:pPr>
          <w:hyperlink w:anchor="_Toc175177768" w:history="1">
            <w:r w:rsidRPr="00D9254B">
              <w:rPr>
                <w:rStyle w:val="Hyperlink"/>
                <w:i w:val="0"/>
                <w:iCs w:val="0"/>
              </w:rPr>
              <w:t>1.</w:t>
            </w:r>
            <w:r w:rsidRPr="00D9254B">
              <w:rPr>
                <w:rFonts w:eastAsiaTheme="minorEastAsia"/>
                <w:b w:val="0"/>
                <w:bCs w:val="0"/>
                <w:i w:val="0"/>
                <w:iCs w:val="0"/>
                <w:kern w:val="2"/>
                <w14:ligatures w14:val="standardContextual"/>
              </w:rPr>
              <w:tab/>
            </w:r>
            <w:r w:rsidRPr="00D9254B">
              <w:rPr>
                <w:rStyle w:val="Hyperlink"/>
                <w:i w:val="0"/>
                <w:iCs w:val="0"/>
              </w:rPr>
              <w:t>Introduction</w:t>
            </w:r>
            <w:r w:rsidRPr="00D9254B">
              <w:rPr>
                <w:i w:val="0"/>
                <w:iCs w:val="0"/>
                <w:webHidden/>
              </w:rPr>
              <w:tab/>
            </w:r>
            <w:r w:rsidRPr="00D9254B">
              <w:rPr>
                <w:i w:val="0"/>
                <w:iCs w:val="0"/>
                <w:webHidden/>
              </w:rPr>
              <w:fldChar w:fldCharType="begin"/>
            </w:r>
            <w:r w:rsidRPr="00D9254B">
              <w:rPr>
                <w:i w:val="0"/>
                <w:iCs w:val="0"/>
                <w:webHidden/>
              </w:rPr>
              <w:instrText xml:space="preserve"> PAGEREF _Toc175177768 \h </w:instrText>
            </w:r>
            <w:r w:rsidRPr="00D9254B">
              <w:rPr>
                <w:i w:val="0"/>
                <w:iCs w:val="0"/>
                <w:webHidden/>
              </w:rPr>
            </w:r>
            <w:r w:rsidRPr="00D9254B">
              <w:rPr>
                <w:i w:val="0"/>
                <w:iCs w:val="0"/>
                <w:webHidden/>
              </w:rPr>
              <w:fldChar w:fldCharType="separate"/>
            </w:r>
            <w:r w:rsidRPr="00D9254B">
              <w:rPr>
                <w:i w:val="0"/>
                <w:iCs w:val="0"/>
                <w:webHidden/>
              </w:rPr>
              <w:t>10</w:t>
            </w:r>
            <w:r w:rsidRPr="00D9254B">
              <w:rPr>
                <w:i w:val="0"/>
                <w:iCs w:val="0"/>
                <w:webHidden/>
              </w:rPr>
              <w:fldChar w:fldCharType="end"/>
            </w:r>
          </w:hyperlink>
        </w:p>
        <w:p w14:paraId="76FBA980" w14:textId="3ED92071"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69" w:history="1">
            <w:r w:rsidRPr="00D9254B">
              <w:rPr>
                <w:rStyle w:val="Hyperlink"/>
                <w:rFonts w:ascii="Times New Roman" w:hAnsi="Times New Roman" w:cs="Times New Roman"/>
                <w:noProof/>
                <w:sz w:val="24"/>
                <w:szCs w:val="24"/>
              </w:rPr>
              <w:t>1.1.</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Motiv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6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0</w:t>
            </w:r>
            <w:r w:rsidRPr="00D9254B">
              <w:rPr>
                <w:rFonts w:ascii="Times New Roman" w:hAnsi="Times New Roman" w:cs="Times New Roman"/>
                <w:noProof/>
                <w:webHidden/>
                <w:sz w:val="24"/>
                <w:szCs w:val="24"/>
              </w:rPr>
              <w:fldChar w:fldCharType="end"/>
            </w:r>
          </w:hyperlink>
        </w:p>
        <w:p w14:paraId="2FA29427" w14:textId="01CC7E40"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70" w:history="1">
            <w:r w:rsidRPr="00D9254B">
              <w:rPr>
                <w:rStyle w:val="Hyperlink"/>
                <w:rFonts w:ascii="Times New Roman" w:hAnsi="Times New Roman" w:cs="Times New Roman"/>
                <w:noProof/>
                <w:sz w:val="24"/>
                <w:szCs w:val="24"/>
              </w:rPr>
              <w:t>1.2.</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Research Ques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4</w:t>
            </w:r>
            <w:r w:rsidRPr="00D9254B">
              <w:rPr>
                <w:rFonts w:ascii="Times New Roman" w:hAnsi="Times New Roman" w:cs="Times New Roman"/>
                <w:noProof/>
                <w:webHidden/>
                <w:sz w:val="24"/>
                <w:szCs w:val="24"/>
              </w:rPr>
              <w:fldChar w:fldCharType="end"/>
            </w:r>
          </w:hyperlink>
        </w:p>
        <w:p w14:paraId="0B1A715D" w14:textId="7E7F0EA8"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71" w:history="1">
            <w:r w:rsidRPr="00D9254B">
              <w:rPr>
                <w:rStyle w:val="Hyperlink"/>
                <w:rFonts w:ascii="Times New Roman" w:hAnsi="Times New Roman" w:cs="Times New Roman"/>
                <w:noProof/>
                <w:sz w:val="24"/>
                <w:szCs w:val="24"/>
              </w:rPr>
              <w:t>1.3.</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Overview of Dissert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4</w:t>
            </w:r>
            <w:r w:rsidRPr="00D9254B">
              <w:rPr>
                <w:rFonts w:ascii="Times New Roman" w:hAnsi="Times New Roman" w:cs="Times New Roman"/>
                <w:noProof/>
                <w:webHidden/>
                <w:sz w:val="24"/>
                <w:szCs w:val="24"/>
              </w:rPr>
              <w:fldChar w:fldCharType="end"/>
            </w:r>
          </w:hyperlink>
        </w:p>
        <w:p w14:paraId="107BC46B" w14:textId="3F14BADB" w:rsidR="00D9254B" w:rsidRPr="00D9254B" w:rsidRDefault="00D9254B">
          <w:pPr>
            <w:pStyle w:val="TOC1"/>
            <w:rPr>
              <w:rFonts w:eastAsiaTheme="minorEastAsia"/>
              <w:b w:val="0"/>
              <w:bCs w:val="0"/>
              <w:i w:val="0"/>
              <w:iCs w:val="0"/>
              <w:kern w:val="2"/>
              <w14:ligatures w14:val="standardContextual"/>
            </w:rPr>
          </w:pPr>
          <w:hyperlink w:anchor="_Toc175177772" w:history="1">
            <w:r w:rsidRPr="00D9254B">
              <w:rPr>
                <w:rStyle w:val="Hyperlink"/>
                <w:i w:val="0"/>
                <w:iCs w:val="0"/>
              </w:rPr>
              <w:t>2.</w:t>
            </w:r>
            <w:r w:rsidRPr="00D9254B">
              <w:rPr>
                <w:rFonts w:eastAsiaTheme="minorEastAsia"/>
                <w:b w:val="0"/>
                <w:bCs w:val="0"/>
                <w:i w:val="0"/>
                <w:iCs w:val="0"/>
                <w:kern w:val="2"/>
                <w14:ligatures w14:val="standardContextual"/>
              </w:rPr>
              <w:tab/>
            </w:r>
            <w:r w:rsidRPr="00D9254B">
              <w:rPr>
                <w:rStyle w:val="Hyperlink"/>
                <w:i w:val="0"/>
                <w:iCs w:val="0"/>
              </w:rPr>
              <w:t>Literature Review</w:t>
            </w:r>
            <w:r w:rsidRPr="00D9254B">
              <w:rPr>
                <w:i w:val="0"/>
                <w:iCs w:val="0"/>
                <w:webHidden/>
              </w:rPr>
              <w:tab/>
            </w:r>
            <w:r w:rsidRPr="00D9254B">
              <w:rPr>
                <w:i w:val="0"/>
                <w:iCs w:val="0"/>
                <w:webHidden/>
              </w:rPr>
              <w:fldChar w:fldCharType="begin"/>
            </w:r>
            <w:r w:rsidRPr="00D9254B">
              <w:rPr>
                <w:i w:val="0"/>
                <w:iCs w:val="0"/>
                <w:webHidden/>
              </w:rPr>
              <w:instrText xml:space="preserve"> PAGEREF _Toc175177772 \h </w:instrText>
            </w:r>
            <w:r w:rsidRPr="00D9254B">
              <w:rPr>
                <w:i w:val="0"/>
                <w:iCs w:val="0"/>
                <w:webHidden/>
              </w:rPr>
            </w:r>
            <w:r w:rsidRPr="00D9254B">
              <w:rPr>
                <w:i w:val="0"/>
                <w:iCs w:val="0"/>
                <w:webHidden/>
              </w:rPr>
              <w:fldChar w:fldCharType="separate"/>
            </w:r>
            <w:r w:rsidRPr="00D9254B">
              <w:rPr>
                <w:i w:val="0"/>
                <w:iCs w:val="0"/>
                <w:webHidden/>
              </w:rPr>
              <w:t>15</w:t>
            </w:r>
            <w:r w:rsidRPr="00D9254B">
              <w:rPr>
                <w:i w:val="0"/>
                <w:iCs w:val="0"/>
                <w:webHidden/>
              </w:rPr>
              <w:fldChar w:fldCharType="end"/>
            </w:r>
          </w:hyperlink>
        </w:p>
        <w:p w14:paraId="772B0938" w14:textId="54C51A71"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73" w:history="1">
            <w:r w:rsidRPr="00D9254B">
              <w:rPr>
                <w:rStyle w:val="Hyperlink"/>
                <w:rFonts w:ascii="Times New Roman" w:hAnsi="Times New Roman" w:cs="Times New Roman"/>
                <w:noProof/>
                <w:sz w:val="24"/>
                <w:szCs w:val="24"/>
              </w:rPr>
              <w:t>2.1.</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Recommender System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3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6</w:t>
            </w:r>
            <w:r w:rsidRPr="00D9254B">
              <w:rPr>
                <w:rFonts w:ascii="Times New Roman" w:hAnsi="Times New Roman" w:cs="Times New Roman"/>
                <w:noProof/>
                <w:webHidden/>
                <w:sz w:val="24"/>
                <w:szCs w:val="24"/>
              </w:rPr>
              <w:fldChar w:fldCharType="end"/>
            </w:r>
          </w:hyperlink>
        </w:p>
        <w:p w14:paraId="490DAD11" w14:textId="7F9BFD44" w:rsidR="00D9254B" w:rsidRPr="00D9254B" w:rsidRDefault="00D9254B">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177774" w:history="1">
            <w:r w:rsidRPr="00D9254B">
              <w:rPr>
                <w:rStyle w:val="Hyperlink"/>
                <w:rFonts w:ascii="Times New Roman" w:hAnsi="Times New Roman" w:cs="Times New Roman"/>
                <w:noProof/>
                <w:sz w:val="24"/>
                <w:szCs w:val="24"/>
              </w:rPr>
              <w:t>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Content-based Filterin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6</w:t>
            </w:r>
            <w:r w:rsidRPr="00D9254B">
              <w:rPr>
                <w:rFonts w:ascii="Times New Roman" w:hAnsi="Times New Roman" w:cs="Times New Roman"/>
                <w:noProof/>
                <w:webHidden/>
                <w:sz w:val="24"/>
                <w:szCs w:val="24"/>
              </w:rPr>
              <w:fldChar w:fldCharType="end"/>
            </w:r>
          </w:hyperlink>
        </w:p>
        <w:p w14:paraId="2CB54B74" w14:textId="3185A3DD" w:rsidR="00D9254B" w:rsidRPr="00D9254B" w:rsidRDefault="00D9254B">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177775" w:history="1">
            <w:r w:rsidRPr="00D9254B">
              <w:rPr>
                <w:rStyle w:val="Hyperlink"/>
                <w:rFonts w:ascii="Times New Roman" w:hAnsi="Times New Roman" w:cs="Times New Roman"/>
                <w:noProof/>
                <w:sz w:val="24"/>
                <w:szCs w:val="24"/>
              </w:rPr>
              <w:t>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Collaborative Filterin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7</w:t>
            </w:r>
            <w:r w:rsidRPr="00D9254B">
              <w:rPr>
                <w:rFonts w:ascii="Times New Roman" w:hAnsi="Times New Roman" w:cs="Times New Roman"/>
                <w:noProof/>
                <w:webHidden/>
                <w:sz w:val="24"/>
                <w:szCs w:val="24"/>
              </w:rPr>
              <w:fldChar w:fldCharType="end"/>
            </w:r>
          </w:hyperlink>
        </w:p>
        <w:p w14:paraId="421C78A8" w14:textId="14D31776"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76" w:history="1">
            <w:r w:rsidRPr="00D9254B">
              <w:rPr>
                <w:rStyle w:val="Hyperlink"/>
                <w:rFonts w:ascii="Times New Roman" w:hAnsi="Times New Roman" w:cs="Times New Roman"/>
                <w:noProof/>
                <w:sz w:val="24"/>
                <w:szCs w:val="24"/>
              </w:rPr>
              <w:t>2.2.</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Transformer Architectur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6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8</w:t>
            </w:r>
            <w:r w:rsidRPr="00D9254B">
              <w:rPr>
                <w:rFonts w:ascii="Times New Roman" w:hAnsi="Times New Roman" w:cs="Times New Roman"/>
                <w:noProof/>
                <w:webHidden/>
                <w:sz w:val="24"/>
                <w:szCs w:val="24"/>
              </w:rPr>
              <w:fldChar w:fldCharType="end"/>
            </w:r>
          </w:hyperlink>
        </w:p>
        <w:p w14:paraId="594DA4DD" w14:textId="6C234AE7"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77" w:history="1">
            <w:r w:rsidRPr="00D9254B">
              <w:rPr>
                <w:rStyle w:val="Hyperlink"/>
                <w:rFonts w:ascii="Times New Roman" w:hAnsi="Times New Roman" w:cs="Times New Roman"/>
                <w:noProof/>
                <w:sz w:val="24"/>
                <w:szCs w:val="24"/>
              </w:rPr>
              <w:t>2.2.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Input Embeddin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7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9</w:t>
            </w:r>
            <w:r w:rsidRPr="00D9254B">
              <w:rPr>
                <w:rFonts w:ascii="Times New Roman" w:hAnsi="Times New Roman" w:cs="Times New Roman"/>
                <w:noProof/>
                <w:webHidden/>
                <w:sz w:val="24"/>
                <w:szCs w:val="24"/>
              </w:rPr>
              <w:fldChar w:fldCharType="end"/>
            </w:r>
          </w:hyperlink>
        </w:p>
        <w:p w14:paraId="12BA9857" w14:textId="30899FFC"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78" w:history="1">
            <w:r w:rsidRPr="00D9254B">
              <w:rPr>
                <w:rStyle w:val="Hyperlink"/>
                <w:rFonts w:ascii="Times New Roman" w:hAnsi="Times New Roman" w:cs="Times New Roman"/>
                <w:noProof/>
                <w:sz w:val="24"/>
                <w:szCs w:val="24"/>
              </w:rPr>
              <w:t>2.2.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Positional Encoder</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8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9</w:t>
            </w:r>
            <w:r w:rsidRPr="00D9254B">
              <w:rPr>
                <w:rFonts w:ascii="Times New Roman" w:hAnsi="Times New Roman" w:cs="Times New Roman"/>
                <w:noProof/>
                <w:webHidden/>
                <w:sz w:val="24"/>
                <w:szCs w:val="24"/>
              </w:rPr>
              <w:fldChar w:fldCharType="end"/>
            </w:r>
          </w:hyperlink>
        </w:p>
        <w:p w14:paraId="1B730438" w14:textId="14219C1B"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79" w:history="1">
            <w:r w:rsidRPr="00D9254B">
              <w:rPr>
                <w:rStyle w:val="Hyperlink"/>
                <w:rFonts w:ascii="Times New Roman" w:hAnsi="Times New Roman" w:cs="Times New Roman"/>
                <w:noProof/>
                <w:sz w:val="24"/>
                <w:szCs w:val="24"/>
              </w:rPr>
              <w:t>2.2.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elf-Attention (Single-Head Atten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7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0</w:t>
            </w:r>
            <w:r w:rsidRPr="00D9254B">
              <w:rPr>
                <w:rFonts w:ascii="Times New Roman" w:hAnsi="Times New Roman" w:cs="Times New Roman"/>
                <w:noProof/>
                <w:webHidden/>
                <w:sz w:val="24"/>
                <w:szCs w:val="24"/>
              </w:rPr>
              <w:fldChar w:fldCharType="end"/>
            </w:r>
          </w:hyperlink>
        </w:p>
        <w:p w14:paraId="26759E2E" w14:textId="565DCDA3"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0" w:history="1">
            <w:r w:rsidRPr="00D9254B">
              <w:rPr>
                <w:rStyle w:val="Hyperlink"/>
                <w:rFonts w:ascii="Times New Roman" w:hAnsi="Times New Roman" w:cs="Times New Roman"/>
                <w:noProof/>
                <w:sz w:val="24"/>
                <w:szCs w:val="24"/>
              </w:rPr>
              <w:t>2.2.4.</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Multi-Head Atten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1</w:t>
            </w:r>
            <w:r w:rsidRPr="00D9254B">
              <w:rPr>
                <w:rFonts w:ascii="Times New Roman" w:hAnsi="Times New Roman" w:cs="Times New Roman"/>
                <w:noProof/>
                <w:webHidden/>
                <w:sz w:val="24"/>
                <w:szCs w:val="24"/>
              </w:rPr>
              <w:fldChar w:fldCharType="end"/>
            </w:r>
          </w:hyperlink>
        </w:p>
        <w:p w14:paraId="09420948" w14:textId="4DDABE18"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1" w:history="1">
            <w:r w:rsidRPr="00D9254B">
              <w:rPr>
                <w:rStyle w:val="Hyperlink"/>
                <w:rFonts w:ascii="Times New Roman" w:hAnsi="Times New Roman" w:cs="Times New Roman"/>
                <w:noProof/>
                <w:sz w:val="24"/>
                <w:szCs w:val="24"/>
              </w:rPr>
              <w:t>2.2.5.</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Add and Norm</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2</w:t>
            </w:r>
            <w:r w:rsidRPr="00D9254B">
              <w:rPr>
                <w:rFonts w:ascii="Times New Roman" w:hAnsi="Times New Roman" w:cs="Times New Roman"/>
                <w:noProof/>
                <w:webHidden/>
                <w:sz w:val="24"/>
                <w:szCs w:val="24"/>
              </w:rPr>
              <w:fldChar w:fldCharType="end"/>
            </w:r>
          </w:hyperlink>
        </w:p>
        <w:p w14:paraId="456AB5F8" w14:textId="34C06C34"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2" w:history="1">
            <w:r w:rsidRPr="00D9254B">
              <w:rPr>
                <w:rStyle w:val="Hyperlink"/>
                <w:rFonts w:ascii="Times New Roman" w:hAnsi="Times New Roman" w:cs="Times New Roman"/>
                <w:noProof/>
                <w:sz w:val="24"/>
                <w:szCs w:val="24"/>
              </w:rPr>
              <w:t>2.2.6.</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Decoder</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2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3</w:t>
            </w:r>
            <w:r w:rsidRPr="00D9254B">
              <w:rPr>
                <w:rFonts w:ascii="Times New Roman" w:hAnsi="Times New Roman" w:cs="Times New Roman"/>
                <w:noProof/>
                <w:webHidden/>
                <w:sz w:val="24"/>
                <w:szCs w:val="24"/>
              </w:rPr>
              <w:fldChar w:fldCharType="end"/>
            </w:r>
          </w:hyperlink>
        </w:p>
        <w:p w14:paraId="29D3C862" w14:textId="72FF5DE0"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83" w:history="1">
            <w:r w:rsidRPr="00D9254B">
              <w:rPr>
                <w:rStyle w:val="Hyperlink"/>
                <w:rFonts w:ascii="Times New Roman" w:hAnsi="Times New Roman" w:cs="Times New Roman"/>
                <w:noProof/>
                <w:sz w:val="24"/>
                <w:szCs w:val="24"/>
              </w:rPr>
              <w:t>2.3.</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Large Language Model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3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3</w:t>
            </w:r>
            <w:r w:rsidRPr="00D9254B">
              <w:rPr>
                <w:rFonts w:ascii="Times New Roman" w:hAnsi="Times New Roman" w:cs="Times New Roman"/>
                <w:noProof/>
                <w:webHidden/>
                <w:sz w:val="24"/>
                <w:szCs w:val="24"/>
              </w:rPr>
              <w:fldChar w:fldCharType="end"/>
            </w:r>
          </w:hyperlink>
        </w:p>
        <w:p w14:paraId="3CBB108C" w14:textId="3066EDF6"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4" w:history="1">
            <w:r w:rsidRPr="00D9254B">
              <w:rPr>
                <w:rStyle w:val="Hyperlink"/>
                <w:rFonts w:ascii="Times New Roman" w:hAnsi="Times New Roman" w:cs="Times New Roman"/>
                <w:noProof/>
                <w:sz w:val="24"/>
                <w:szCs w:val="24"/>
              </w:rPr>
              <w:t>2.3.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Llama-2 (7B)</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3</w:t>
            </w:r>
            <w:r w:rsidRPr="00D9254B">
              <w:rPr>
                <w:rFonts w:ascii="Times New Roman" w:hAnsi="Times New Roman" w:cs="Times New Roman"/>
                <w:noProof/>
                <w:webHidden/>
                <w:sz w:val="24"/>
                <w:szCs w:val="24"/>
              </w:rPr>
              <w:fldChar w:fldCharType="end"/>
            </w:r>
          </w:hyperlink>
        </w:p>
        <w:p w14:paraId="6F76A67E" w14:textId="442D94E4"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5" w:history="1">
            <w:r w:rsidRPr="00D9254B">
              <w:rPr>
                <w:rStyle w:val="Hyperlink"/>
                <w:rFonts w:ascii="Times New Roman" w:hAnsi="Times New Roman" w:cs="Times New Roman"/>
                <w:noProof/>
                <w:sz w:val="24"/>
                <w:szCs w:val="24"/>
              </w:rPr>
              <w:t>2.3.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Mistral (7B)</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28</w:t>
            </w:r>
            <w:r w:rsidRPr="00D9254B">
              <w:rPr>
                <w:rFonts w:ascii="Times New Roman" w:hAnsi="Times New Roman" w:cs="Times New Roman"/>
                <w:noProof/>
                <w:webHidden/>
                <w:sz w:val="24"/>
                <w:szCs w:val="24"/>
              </w:rPr>
              <w:fldChar w:fldCharType="end"/>
            </w:r>
          </w:hyperlink>
        </w:p>
        <w:p w14:paraId="35DE3599" w14:textId="3136281E"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6" w:history="1">
            <w:r w:rsidRPr="00D9254B">
              <w:rPr>
                <w:rStyle w:val="Hyperlink"/>
                <w:rFonts w:ascii="Times New Roman" w:hAnsi="Times New Roman" w:cs="Times New Roman"/>
                <w:noProof/>
                <w:sz w:val="24"/>
                <w:szCs w:val="24"/>
              </w:rPr>
              <w:t>2.3.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Llama-3 (8B)</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6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1</w:t>
            </w:r>
            <w:r w:rsidRPr="00D9254B">
              <w:rPr>
                <w:rFonts w:ascii="Times New Roman" w:hAnsi="Times New Roman" w:cs="Times New Roman"/>
                <w:noProof/>
                <w:webHidden/>
                <w:sz w:val="24"/>
                <w:szCs w:val="24"/>
              </w:rPr>
              <w:fldChar w:fldCharType="end"/>
            </w:r>
          </w:hyperlink>
        </w:p>
        <w:p w14:paraId="28BAF1CB" w14:textId="16153B2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7" w:history="1">
            <w:r w:rsidRPr="00D9254B">
              <w:rPr>
                <w:rStyle w:val="Hyperlink"/>
                <w:rFonts w:ascii="Times New Roman" w:hAnsi="Times New Roman" w:cs="Times New Roman"/>
                <w:noProof/>
                <w:sz w:val="24"/>
                <w:szCs w:val="24"/>
              </w:rPr>
              <w:t>2.3.4.</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Types of Promptin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7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2</w:t>
            </w:r>
            <w:r w:rsidRPr="00D9254B">
              <w:rPr>
                <w:rFonts w:ascii="Times New Roman" w:hAnsi="Times New Roman" w:cs="Times New Roman"/>
                <w:noProof/>
                <w:webHidden/>
                <w:sz w:val="24"/>
                <w:szCs w:val="24"/>
              </w:rPr>
              <w:fldChar w:fldCharType="end"/>
            </w:r>
          </w:hyperlink>
        </w:p>
        <w:p w14:paraId="26DACFF7" w14:textId="38EA229E"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88" w:history="1">
            <w:r w:rsidRPr="00D9254B">
              <w:rPr>
                <w:rStyle w:val="Hyperlink"/>
                <w:rFonts w:ascii="Times New Roman" w:hAnsi="Times New Roman" w:cs="Times New Roman"/>
                <w:noProof/>
                <w:sz w:val="24"/>
                <w:szCs w:val="24"/>
              </w:rPr>
              <w:t>2.4.</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Knowledge Graph (K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8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3</w:t>
            </w:r>
            <w:r w:rsidRPr="00D9254B">
              <w:rPr>
                <w:rFonts w:ascii="Times New Roman" w:hAnsi="Times New Roman" w:cs="Times New Roman"/>
                <w:noProof/>
                <w:webHidden/>
                <w:sz w:val="24"/>
                <w:szCs w:val="24"/>
              </w:rPr>
              <w:fldChar w:fldCharType="end"/>
            </w:r>
          </w:hyperlink>
        </w:p>
        <w:p w14:paraId="3368FAB1" w14:textId="4038A7D0"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89" w:history="1">
            <w:r w:rsidRPr="00D9254B">
              <w:rPr>
                <w:rStyle w:val="Hyperlink"/>
                <w:rFonts w:ascii="Times New Roman" w:hAnsi="Times New Roman" w:cs="Times New Roman"/>
                <w:noProof/>
                <w:sz w:val="24"/>
                <w:szCs w:val="24"/>
              </w:rPr>
              <w:t>2.4.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Why K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8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5</w:t>
            </w:r>
            <w:r w:rsidRPr="00D9254B">
              <w:rPr>
                <w:rFonts w:ascii="Times New Roman" w:hAnsi="Times New Roman" w:cs="Times New Roman"/>
                <w:noProof/>
                <w:webHidden/>
                <w:sz w:val="24"/>
                <w:szCs w:val="24"/>
              </w:rPr>
              <w:fldChar w:fldCharType="end"/>
            </w:r>
          </w:hyperlink>
        </w:p>
        <w:p w14:paraId="5D662879" w14:textId="1E18E0EE"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90" w:history="1">
            <w:r w:rsidRPr="00D9254B">
              <w:rPr>
                <w:rStyle w:val="Hyperlink"/>
                <w:rFonts w:ascii="Times New Roman" w:hAnsi="Times New Roman" w:cs="Times New Roman"/>
                <w:noProof/>
                <w:sz w:val="24"/>
                <w:szCs w:val="24"/>
              </w:rPr>
              <w:t>2.5.</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Retrieval Augmented Generation (RA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6</w:t>
            </w:r>
            <w:r w:rsidRPr="00D9254B">
              <w:rPr>
                <w:rFonts w:ascii="Times New Roman" w:hAnsi="Times New Roman" w:cs="Times New Roman"/>
                <w:noProof/>
                <w:webHidden/>
                <w:sz w:val="24"/>
                <w:szCs w:val="24"/>
              </w:rPr>
              <w:fldChar w:fldCharType="end"/>
            </w:r>
          </w:hyperlink>
        </w:p>
        <w:p w14:paraId="332B916F" w14:textId="61303A3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1" w:history="1">
            <w:r w:rsidRPr="00D9254B">
              <w:rPr>
                <w:rStyle w:val="Hyperlink"/>
                <w:rFonts w:ascii="Times New Roman" w:hAnsi="Times New Roman" w:cs="Times New Roman"/>
                <w:noProof/>
                <w:sz w:val="24"/>
                <w:szCs w:val="24"/>
              </w:rPr>
              <w:t>2.5.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Working of RA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7</w:t>
            </w:r>
            <w:r w:rsidRPr="00D9254B">
              <w:rPr>
                <w:rFonts w:ascii="Times New Roman" w:hAnsi="Times New Roman" w:cs="Times New Roman"/>
                <w:noProof/>
                <w:webHidden/>
                <w:sz w:val="24"/>
                <w:szCs w:val="24"/>
              </w:rPr>
              <w:fldChar w:fldCharType="end"/>
            </w:r>
          </w:hyperlink>
        </w:p>
        <w:p w14:paraId="2977233F" w14:textId="5934C31F"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2" w:history="1">
            <w:r w:rsidRPr="00D9254B">
              <w:rPr>
                <w:rStyle w:val="Hyperlink"/>
                <w:rFonts w:ascii="Times New Roman" w:hAnsi="Times New Roman" w:cs="Times New Roman"/>
                <w:noProof/>
                <w:sz w:val="24"/>
                <w:szCs w:val="24"/>
              </w:rPr>
              <w:t>2.5.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Embedding the Chunk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2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38</w:t>
            </w:r>
            <w:r w:rsidRPr="00D9254B">
              <w:rPr>
                <w:rFonts w:ascii="Times New Roman" w:hAnsi="Times New Roman" w:cs="Times New Roman"/>
                <w:noProof/>
                <w:webHidden/>
                <w:sz w:val="24"/>
                <w:szCs w:val="24"/>
              </w:rPr>
              <w:fldChar w:fldCharType="end"/>
            </w:r>
          </w:hyperlink>
        </w:p>
        <w:p w14:paraId="5A8FEC25" w14:textId="6D1D8447"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3" w:history="1">
            <w:r w:rsidRPr="00D9254B">
              <w:rPr>
                <w:rStyle w:val="Hyperlink"/>
                <w:rFonts w:ascii="Times New Roman" w:hAnsi="Times New Roman" w:cs="Times New Roman"/>
                <w:noProof/>
                <w:sz w:val="24"/>
                <w:szCs w:val="24"/>
              </w:rPr>
              <w:t>2.5.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entence Transformer</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3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41</w:t>
            </w:r>
            <w:r w:rsidRPr="00D9254B">
              <w:rPr>
                <w:rFonts w:ascii="Times New Roman" w:hAnsi="Times New Roman" w:cs="Times New Roman"/>
                <w:noProof/>
                <w:webHidden/>
                <w:sz w:val="24"/>
                <w:szCs w:val="24"/>
              </w:rPr>
              <w:fldChar w:fldCharType="end"/>
            </w:r>
          </w:hyperlink>
        </w:p>
        <w:p w14:paraId="5E63337D" w14:textId="01D630D7"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4" w:history="1">
            <w:r w:rsidRPr="00D9254B">
              <w:rPr>
                <w:rStyle w:val="Hyperlink"/>
                <w:rFonts w:ascii="Times New Roman" w:hAnsi="Times New Roman" w:cs="Times New Roman"/>
                <w:noProof/>
                <w:sz w:val="24"/>
                <w:szCs w:val="24"/>
              </w:rPr>
              <w:t>2.5.4.</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Multiple Negatives Ranking Los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45</w:t>
            </w:r>
            <w:r w:rsidRPr="00D9254B">
              <w:rPr>
                <w:rFonts w:ascii="Times New Roman" w:hAnsi="Times New Roman" w:cs="Times New Roman"/>
                <w:noProof/>
                <w:webHidden/>
                <w:sz w:val="24"/>
                <w:szCs w:val="24"/>
              </w:rPr>
              <w:fldChar w:fldCharType="end"/>
            </w:r>
          </w:hyperlink>
        </w:p>
        <w:p w14:paraId="1EBB1967" w14:textId="19218137"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5" w:history="1">
            <w:r w:rsidRPr="00D9254B">
              <w:rPr>
                <w:rStyle w:val="Hyperlink"/>
                <w:rFonts w:ascii="Times New Roman" w:hAnsi="Times New Roman" w:cs="Times New Roman"/>
                <w:noProof/>
                <w:sz w:val="24"/>
                <w:szCs w:val="24"/>
              </w:rPr>
              <w:t>2.5.5.</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Token Optimiz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47</w:t>
            </w:r>
            <w:r w:rsidRPr="00D9254B">
              <w:rPr>
                <w:rFonts w:ascii="Times New Roman" w:hAnsi="Times New Roman" w:cs="Times New Roman"/>
                <w:noProof/>
                <w:webHidden/>
                <w:sz w:val="24"/>
                <w:szCs w:val="24"/>
              </w:rPr>
              <w:fldChar w:fldCharType="end"/>
            </w:r>
          </w:hyperlink>
        </w:p>
        <w:p w14:paraId="0ACA59D7" w14:textId="5C9EA3A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6" w:history="1">
            <w:r w:rsidRPr="00D9254B">
              <w:rPr>
                <w:rStyle w:val="Hyperlink"/>
                <w:rFonts w:ascii="Times New Roman" w:hAnsi="Times New Roman" w:cs="Times New Roman"/>
                <w:noProof/>
                <w:sz w:val="24"/>
                <w:szCs w:val="24"/>
              </w:rPr>
              <w:t>2.5.6.</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Evaluation of RA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6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49</w:t>
            </w:r>
            <w:r w:rsidRPr="00D9254B">
              <w:rPr>
                <w:rFonts w:ascii="Times New Roman" w:hAnsi="Times New Roman" w:cs="Times New Roman"/>
                <w:noProof/>
                <w:webHidden/>
                <w:sz w:val="24"/>
                <w:szCs w:val="24"/>
              </w:rPr>
              <w:fldChar w:fldCharType="end"/>
            </w:r>
          </w:hyperlink>
        </w:p>
        <w:p w14:paraId="0FE54348" w14:textId="433C5A66" w:rsidR="00D9254B" w:rsidRPr="00D9254B" w:rsidRDefault="00D9254B">
          <w:pPr>
            <w:pStyle w:val="TOC1"/>
            <w:rPr>
              <w:rFonts w:eastAsiaTheme="minorEastAsia"/>
              <w:b w:val="0"/>
              <w:bCs w:val="0"/>
              <w:i w:val="0"/>
              <w:iCs w:val="0"/>
              <w:kern w:val="2"/>
              <w14:ligatures w14:val="standardContextual"/>
            </w:rPr>
          </w:pPr>
          <w:hyperlink w:anchor="_Toc175177797" w:history="1">
            <w:r w:rsidRPr="00D9254B">
              <w:rPr>
                <w:rStyle w:val="Hyperlink"/>
                <w:i w:val="0"/>
                <w:iCs w:val="0"/>
              </w:rPr>
              <w:t>3.</w:t>
            </w:r>
            <w:r w:rsidRPr="00D9254B">
              <w:rPr>
                <w:rFonts w:eastAsiaTheme="minorEastAsia"/>
                <w:b w:val="0"/>
                <w:bCs w:val="0"/>
                <w:i w:val="0"/>
                <w:iCs w:val="0"/>
                <w:kern w:val="2"/>
                <w14:ligatures w14:val="standardContextual"/>
              </w:rPr>
              <w:tab/>
            </w:r>
            <w:r w:rsidRPr="00D9254B">
              <w:rPr>
                <w:rStyle w:val="Hyperlink"/>
                <w:i w:val="0"/>
                <w:iCs w:val="0"/>
              </w:rPr>
              <w:t>Methodology</w:t>
            </w:r>
            <w:r w:rsidRPr="00D9254B">
              <w:rPr>
                <w:i w:val="0"/>
                <w:iCs w:val="0"/>
                <w:webHidden/>
              </w:rPr>
              <w:tab/>
            </w:r>
            <w:r w:rsidRPr="00D9254B">
              <w:rPr>
                <w:i w:val="0"/>
                <w:iCs w:val="0"/>
                <w:webHidden/>
              </w:rPr>
              <w:fldChar w:fldCharType="begin"/>
            </w:r>
            <w:r w:rsidRPr="00D9254B">
              <w:rPr>
                <w:i w:val="0"/>
                <w:iCs w:val="0"/>
                <w:webHidden/>
              </w:rPr>
              <w:instrText xml:space="preserve"> PAGEREF _Toc175177797 \h </w:instrText>
            </w:r>
            <w:r w:rsidRPr="00D9254B">
              <w:rPr>
                <w:i w:val="0"/>
                <w:iCs w:val="0"/>
                <w:webHidden/>
              </w:rPr>
            </w:r>
            <w:r w:rsidRPr="00D9254B">
              <w:rPr>
                <w:i w:val="0"/>
                <w:iCs w:val="0"/>
                <w:webHidden/>
              </w:rPr>
              <w:fldChar w:fldCharType="separate"/>
            </w:r>
            <w:r w:rsidRPr="00D9254B">
              <w:rPr>
                <w:i w:val="0"/>
                <w:iCs w:val="0"/>
                <w:webHidden/>
              </w:rPr>
              <w:t>55</w:t>
            </w:r>
            <w:r w:rsidRPr="00D9254B">
              <w:rPr>
                <w:i w:val="0"/>
                <w:iCs w:val="0"/>
                <w:webHidden/>
              </w:rPr>
              <w:fldChar w:fldCharType="end"/>
            </w:r>
          </w:hyperlink>
        </w:p>
        <w:p w14:paraId="6952E125" w14:textId="41DF396B"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798" w:history="1">
            <w:r w:rsidRPr="00D9254B">
              <w:rPr>
                <w:rStyle w:val="Hyperlink"/>
                <w:rFonts w:ascii="Times New Roman" w:hAnsi="Times New Roman" w:cs="Times New Roman"/>
                <w:noProof/>
                <w:sz w:val="24"/>
                <w:szCs w:val="24"/>
              </w:rPr>
              <w:t>3.1</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 Dataset</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8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56</w:t>
            </w:r>
            <w:r w:rsidRPr="00D9254B">
              <w:rPr>
                <w:rFonts w:ascii="Times New Roman" w:hAnsi="Times New Roman" w:cs="Times New Roman"/>
                <w:noProof/>
                <w:webHidden/>
                <w:sz w:val="24"/>
                <w:szCs w:val="24"/>
              </w:rPr>
              <w:fldChar w:fldCharType="end"/>
            </w:r>
          </w:hyperlink>
        </w:p>
        <w:p w14:paraId="2B9426ED" w14:textId="6556A13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799" w:history="1">
            <w:r w:rsidRPr="00D9254B">
              <w:rPr>
                <w:rStyle w:val="Hyperlink"/>
                <w:rFonts w:ascii="Times New Roman" w:hAnsi="Times New Roman" w:cs="Times New Roman"/>
                <w:noProof/>
                <w:sz w:val="24"/>
                <w:szCs w:val="24"/>
              </w:rPr>
              <w:t>3.1.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Dataset for Recommender System</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79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56</w:t>
            </w:r>
            <w:r w:rsidRPr="00D9254B">
              <w:rPr>
                <w:rFonts w:ascii="Times New Roman" w:hAnsi="Times New Roman" w:cs="Times New Roman"/>
                <w:noProof/>
                <w:webHidden/>
                <w:sz w:val="24"/>
                <w:szCs w:val="24"/>
              </w:rPr>
              <w:fldChar w:fldCharType="end"/>
            </w:r>
          </w:hyperlink>
        </w:p>
        <w:p w14:paraId="6DA62DCF" w14:textId="35D6A50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0" w:history="1">
            <w:r w:rsidRPr="00D9254B">
              <w:rPr>
                <w:rStyle w:val="Hyperlink"/>
                <w:rFonts w:ascii="Times New Roman" w:hAnsi="Times New Roman" w:cs="Times New Roman"/>
                <w:noProof/>
                <w:sz w:val="24"/>
                <w:szCs w:val="24"/>
              </w:rPr>
              <w:t>3.1.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Reasonable Assumptions mad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56</w:t>
            </w:r>
            <w:r w:rsidRPr="00D9254B">
              <w:rPr>
                <w:rFonts w:ascii="Times New Roman" w:hAnsi="Times New Roman" w:cs="Times New Roman"/>
                <w:noProof/>
                <w:webHidden/>
                <w:sz w:val="24"/>
                <w:szCs w:val="24"/>
              </w:rPr>
              <w:fldChar w:fldCharType="end"/>
            </w:r>
          </w:hyperlink>
        </w:p>
        <w:p w14:paraId="1B3844A1" w14:textId="7F32C7CF"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1" w:history="1">
            <w:r w:rsidRPr="00D9254B">
              <w:rPr>
                <w:rStyle w:val="Hyperlink"/>
                <w:rFonts w:ascii="Times New Roman" w:hAnsi="Times New Roman" w:cs="Times New Roman"/>
                <w:noProof/>
                <w:sz w:val="24"/>
                <w:szCs w:val="24"/>
              </w:rPr>
              <w:t>3.1.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Dataset for RAG optimiz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60</w:t>
            </w:r>
            <w:r w:rsidRPr="00D9254B">
              <w:rPr>
                <w:rFonts w:ascii="Times New Roman" w:hAnsi="Times New Roman" w:cs="Times New Roman"/>
                <w:noProof/>
                <w:webHidden/>
                <w:sz w:val="24"/>
                <w:szCs w:val="24"/>
              </w:rPr>
              <w:fldChar w:fldCharType="end"/>
            </w:r>
          </w:hyperlink>
        </w:p>
        <w:p w14:paraId="58AD93A7" w14:textId="686844CE"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02" w:history="1">
            <w:r w:rsidRPr="00D9254B">
              <w:rPr>
                <w:rStyle w:val="Hyperlink"/>
                <w:rFonts w:ascii="Times New Roman" w:hAnsi="Times New Roman" w:cs="Times New Roman"/>
                <w:noProof/>
                <w:sz w:val="24"/>
                <w:szCs w:val="24"/>
              </w:rPr>
              <w:t>3.2.</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Zero-shot Recommender System</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2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62</w:t>
            </w:r>
            <w:r w:rsidRPr="00D9254B">
              <w:rPr>
                <w:rFonts w:ascii="Times New Roman" w:hAnsi="Times New Roman" w:cs="Times New Roman"/>
                <w:noProof/>
                <w:webHidden/>
                <w:sz w:val="24"/>
                <w:szCs w:val="24"/>
              </w:rPr>
              <w:fldChar w:fldCharType="end"/>
            </w:r>
          </w:hyperlink>
        </w:p>
        <w:p w14:paraId="16064C3B" w14:textId="4E8119A0"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3" w:history="1">
            <w:r w:rsidRPr="00D9254B">
              <w:rPr>
                <w:rStyle w:val="Hyperlink"/>
                <w:rFonts w:ascii="Times New Roman" w:hAnsi="Times New Roman" w:cs="Times New Roman"/>
                <w:noProof/>
                <w:sz w:val="24"/>
                <w:szCs w:val="24"/>
              </w:rPr>
              <w:t>3.2.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imple Recommender System</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3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62</w:t>
            </w:r>
            <w:r w:rsidRPr="00D9254B">
              <w:rPr>
                <w:rFonts w:ascii="Times New Roman" w:hAnsi="Times New Roman" w:cs="Times New Roman"/>
                <w:noProof/>
                <w:webHidden/>
                <w:sz w:val="24"/>
                <w:szCs w:val="24"/>
              </w:rPr>
              <w:fldChar w:fldCharType="end"/>
            </w:r>
          </w:hyperlink>
        </w:p>
        <w:p w14:paraId="0AA72FC1" w14:textId="62BCD8B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4" w:history="1">
            <w:r w:rsidRPr="00D9254B">
              <w:rPr>
                <w:rStyle w:val="Hyperlink"/>
                <w:rFonts w:ascii="Times New Roman" w:hAnsi="Times New Roman" w:cs="Times New Roman"/>
                <w:noProof/>
                <w:sz w:val="24"/>
                <w:szCs w:val="24"/>
              </w:rPr>
              <w:t>3.2.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Recommender System with Knowledge Graph</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63</w:t>
            </w:r>
            <w:r w:rsidRPr="00D9254B">
              <w:rPr>
                <w:rFonts w:ascii="Times New Roman" w:hAnsi="Times New Roman" w:cs="Times New Roman"/>
                <w:noProof/>
                <w:webHidden/>
                <w:sz w:val="24"/>
                <w:szCs w:val="24"/>
              </w:rPr>
              <w:fldChar w:fldCharType="end"/>
            </w:r>
          </w:hyperlink>
        </w:p>
        <w:p w14:paraId="4ADFBB0E" w14:textId="192C8ACA"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05" w:history="1">
            <w:r w:rsidRPr="00D9254B">
              <w:rPr>
                <w:rStyle w:val="Hyperlink"/>
                <w:rFonts w:ascii="Times New Roman" w:hAnsi="Times New Roman" w:cs="Times New Roman"/>
                <w:noProof/>
                <w:sz w:val="24"/>
                <w:szCs w:val="24"/>
              </w:rPr>
              <w:t>3.3.</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Retrieval Augmented Generation optimiz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68</w:t>
            </w:r>
            <w:r w:rsidRPr="00D9254B">
              <w:rPr>
                <w:rFonts w:ascii="Times New Roman" w:hAnsi="Times New Roman" w:cs="Times New Roman"/>
                <w:noProof/>
                <w:webHidden/>
                <w:sz w:val="24"/>
                <w:szCs w:val="24"/>
              </w:rPr>
              <w:fldChar w:fldCharType="end"/>
            </w:r>
          </w:hyperlink>
        </w:p>
        <w:p w14:paraId="0417EDEB" w14:textId="0AC4726C"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6" w:history="1">
            <w:r w:rsidRPr="00D9254B">
              <w:rPr>
                <w:rStyle w:val="Hyperlink"/>
                <w:rFonts w:ascii="Times New Roman" w:hAnsi="Times New Roman" w:cs="Times New Roman"/>
                <w:noProof/>
                <w:sz w:val="24"/>
                <w:szCs w:val="24"/>
              </w:rPr>
              <w:t>3.3.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Evaluating the LLM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6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0</w:t>
            </w:r>
            <w:r w:rsidRPr="00D9254B">
              <w:rPr>
                <w:rFonts w:ascii="Times New Roman" w:hAnsi="Times New Roman" w:cs="Times New Roman"/>
                <w:noProof/>
                <w:webHidden/>
                <w:sz w:val="24"/>
                <w:szCs w:val="24"/>
              </w:rPr>
              <w:fldChar w:fldCharType="end"/>
            </w:r>
          </w:hyperlink>
        </w:p>
        <w:p w14:paraId="250EFE14" w14:textId="21B09EB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7" w:history="1">
            <w:r w:rsidRPr="00D9254B">
              <w:rPr>
                <w:rStyle w:val="Hyperlink"/>
                <w:rFonts w:ascii="Times New Roman" w:hAnsi="Times New Roman" w:cs="Times New Roman"/>
                <w:noProof/>
                <w:sz w:val="24"/>
                <w:szCs w:val="24"/>
              </w:rPr>
              <w:t>3.3.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Fine-tuning the embeddin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7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0</w:t>
            </w:r>
            <w:r w:rsidRPr="00D9254B">
              <w:rPr>
                <w:rFonts w:ascii="Times New Roman" w:hAnsi="Times New Roman" w:cs="Times New Roman"/>
                <w:noProof/>
                <w:webHidden/>
                <w:sz w:val="24"/>
                <w:szCs w:val="24"/>
              </w:rPr>
              <w:fldChar w:fldCharType="end"/>
            </w:r>
          </w:hyperlink>
        </w:p>
        <w:p w14:paraId="4B361776" w14:textId="308CDAED"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8" w:history="1">
            <w:r w:rsidRPr="00D9254B">
              <w:rPr>
                <w:rStyle w:val="Hyperlink"/>
                <w:rFonts w:ascii="Times New Roman" w:hAnsi="Times New Roman" w:cs="Times New Roman"/>
                <w:noProof/>
                <w:sz w:val="24"/>
                <w:szCs w:val="24"/>
              </w:rPr>
              <w:t>3.3.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Multi-query context Expans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8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3</w:t>
            </w:r>
            <w:r w:rsidRPr="00D9254B">
              <w:rPr>
                <w:rFonts w:ascii="Times New Roman" w:hAnsi="Times New Roman" w:cs="Times New Roman"/>
                <w:noProof/>
                <w:webHidden/>
                <w:sz w:val="24"/>
                <w:szCs w:val="24"/>
              </w:rPr>
              <w:fldChar w:fldCharType="end"/>
            </w:r>
          </w:hyperlink>
        </w:p>
        <w:p w14:paraId="752EEDAB" w14:textId="086F817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09" w:history="1">
            <w:r w:rsidRPr="00D9254B">
              <w:rPr>
                <w:rStyle w:val="Hyperlink"/>
                <w:rFonts w:ascii="Times New Roman" w:hAnsi="Times New Roman" w:cs="Times New Roman"/>
                <w:noProof/>
                <w:sz w:val="24"/>
                <w:szCs w:val="24"/>
              </w:rPr>
              <w:t>3.3.4.</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shd w:val="clear" w:color="auto" w:fill="FFFFFF"/>
              </w:rPr>
              <w:t>Re-ranking with Cross Encoder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0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4</w:t>
            </w:r>
            <w:r w:rsidRPr="00D9254B">
              <w:rPr>
                <w:rFonts w:ascii="Times New Roman" w:hAnsi="Times New Roman" w:cs="Times New Roman"/>
                <w:noProof/>
                <w:webHidden/>
                <w:sz w:val="24"/>
                <w:szCs w:val="24"/>
              </w:rPr>
              <w:fldChar w:fldCharType="end"/>
            </w:r>
          </w:hyperlink>
        </w:p>
        <w:p w14:paraId="2460B73A" w14:textId="10C9ABA7"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10" w:history="1">
            <w:r w:rsidRPr="00D9254B">
              <w:rPr>
                <w:rStyle w:val="Hyperlink"/>
                <w:rFonts w:ascii="Times New Roman" w:hAnsi="Times New Roman" w:cs="Times New Roman"/>
                <w:noProof/>
                <w:sz w:val="24"/>
                <w:szCs w:val="24"/>
              </w:rPr>
              <w:t>3.4.</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Token Optimiz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5</w:t>
            </w:r>
            <w:r w:rsidRPr="00D9254B">
              <w:rPr>
                <w:rFonts w:ascii="Times New Roman" w:hAnsi="Times New Roman" w:cs="Times New Roman"/>
                <w:noProof/>
                <w:webHidden/>
                <w:sz w:val="24"/>
                <w:szCs w:val="24"/>
              </w:rPr>
              <w:fldChar w:fldCharType="end"/>
            </w:r>
          </w:hyperlink>
        </w:p>
        <w:p w14:paraId="2D61FA86" w14:textId="05346404"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11" w:history="1">
            <w:r w:rsidRPr="00D9254B">
              <w:rPr>
                <w:rStyle w:val="Hyperlink"/>
                <w:rFonts w:ascii="Times New Roman" w:hAnsi="Times New Roman" w:cs="Times New Roman"/>
                <w:noProof/>
                <w:sz w:val="24"/>
                <w:szCs w:val="24"/>
              </w:rPr>
              <w:t>3.4.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Byte-Pair Encoding (BP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5</w:t>
            </w:r>
            <w:r w:rsidRPr="00D9254B">
              <w:rPr>
                <w:rFonts w:ascii="Times New Roman" w:hAnsi="Times New Roman" w:cs="Times New Roman"/>
                <w:noProof/>
                <w:webHidden/>
                <w:sz w:val="24"/>
                <w:szCs w:val="24"/>
              </w:rPr>
              <w:fldChar w:fldCharType="end"/>
            </w:r>
          </w:hyperlink>
        </w:p>
        <w:p w14:paraId="22D4A0FA" w14:textId="7A70191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12" w:history="1">
            <w:r w:rsidRPr="00D9254B">
              <w:rPr>
                <w:rStyle w:val="Hyperlink"/>
                <w:rFonts w:ascii="Times New Roman" w:hAnsi="Times New Roman" w:cs="Times New Roman"/>
                <w:noProof/>
                <w:sz w:val="24"/>
                <w:szCs w:val="24"/>
              </w:rPr>
              <w:t>3.4.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entencepiece Tokenization and Wordpiece Tokenization and LSA summarizer</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2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76</w:t>
            </w:r>
            <w:r w:rsidRPr="00D9254B">
              <w:rPr>
                <w:rFonts w:ascii="Times New Roman" w:hAnsi="Times New Roman" w:cs="Times New Roman"/>
                <w:noProof/>
                <w:webHidden/>
                <w:sz w:val="24"/>
                <w:szCs w:val="24"/>
              </w:rPr>
              <w:fldChar w:fldCharType="end"/>
            </w:r>
          </w:hyperlink>
        </w:p>
        <w:p w14:paraId="5230566F" w14:textId="1EB24AC8" w:rsidR="00D9254B" w:rsidRPr="00D9254B" w:rsidRDefault="00D9254B">
          <w:pPr>
            <w:pStyle w:val="TOC1"/>
            <w:rPr>
              <w:rFonts w:eastAsiaTheme="minorEastAsia"/>
              <w:b w:val="0"/>
              <w:bCs w:val="0"/>
              <w:i w:val="0"/>
              <w:iCs w:val="0"/>
              <w:kern w:val="2"/>
              <w14:ligatures w14:val="standardContextual"/>
            </w:rPr>
          </w:pPr>
          <w:hyperlink w:anchor="_Toc175177813" w:history="1">
            <w:r w:rsidRPr="00D9254B">
              <w:rPr>
                <w:rStyle w:val="Hyperlink"/>
                <w:i w:val="0"/>
                <w:iCs w:val="0"/>
              </w:rPr>
              <w:t>4.</w:t>
            </w:r>
            <w:r w:rsidRPr="00D9254B">
              <w:rPr>
                <w:rFonts w:eastAsiaTheme="minorEastAsia"/>
                <w:b w:val="0"/>
                <w:bCs w:val="0"/>
                <w:i w:val="0"/>
                <w:iCs w:val="0"/>
                <w:kern w:val="2"/>
                <w14:ligatures w14:val="standardContextual"/>
              </w:rPr>
              <w:tab/>
            </w:r>
            <w:r w:rsidRPr="00D9254B">
              <w:rPr>
                <w:rStyle w:val="Hyperlink"/>
                <w:i w:val="0"/>
                <w:iCs w:val="0"/>
              </w:rPr>
              <w:t>Results</w:t>
            </w:r>
            <w:r w:rsidRPr="00D9254B">
              <w:rPr>
                <w:i w:val="0"/>
                <w:iCs w:val="0"/>
                <w:webHidden/>
              </w:rPr>
              <w:tab/>
            </w:r>
            <w:r w:rsidRPr="00D9254B">
              <w:rPr>
                <w:i w:val="0"/>
                <w:iCs w:val="0"/>
                <w:webHidden/>
              </w:rPr>
              <w:fldChar w:fldCharType="begin"/>
            </w:r>
            <w:r w:rsidRPr="00D9254B">
              <w:rPr>
                <w:i w:val="0"/>
                <w:iCs w:val="0"/>
                <w:webHidden/>
              </w:rPr>
              <w:instrText xml:space="preserve"> PAGEREF _Toc175177813 \h </w:instrText>
            </w:r>
            <w:r w:rsidRPr="00D9254B">
              <w:rPr>
                <w:i w:val="0"/>
                <w:iCs w:val="0"/>
                <w:webHidden/>
              </w:rPr>
            </w:r>
            <w:r w:rsidRPr="00D9254B">
              <w:rPr>
                <w:i w:val="0"/>
                <w:iCs w:val="0"/>
                <w:webHidden/>
              </w:rPr>
              <w:fldChar w:fldCharType="separate"/>
            </w:r>
            <w:r w:rsidRPr="00D9254B">
              <w:rPr>
                <w:i w:val="0"/>
                <w:iCs w:val="0"/>
                <w:webHidden/>
              </w:rPr>
              <w:t>79</w:t>
            </w:r>
            <w:r w:rsidRPr="00D9254B">
              <w:rPr>
                <w:i w:val="0"/>
                <w:iCs w:val="0"/>
                <w:webHidden/>
              </w:rPr>
              <w:fldChar w:fldCharType="end"/>
            </w:r>
          </w:hyperlink>
        </w:p>
        <w:p w14:paraId="2370C255" w14:textId="3F312CE4"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14" w:history="1">
            <w:r w:rsidRPr="00D9254B">
              <w:rPr>
                <w:rStyle w:val="Hyperlink"/>
                <w:rFonts w:ascii="Times New Roman" w:hAnsi="Times New Roman" w:cs="Times New Roman"/>
                <w:noProof/>
                <w:sz w:val="24"/>
                <w:szCs w:val="24"/>
              </w:rPr>
              <w:t>4.1.</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Simple Recommender without Knowledge Graph</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80</w:t>
            </w:r>
            <w:r w:rsidRPr="00D9254B">
              <w:rPr>
                <w:rFonts w:ascii="Times New Roman" w:hAnsi="Times New Roman" w:cs="Times New Roman"/>
                <w:noProof/>
                <w:webHidden/>
                <w:sz w:val="24"/>
                <w:szCs w:val="24"/>
              </w:rPr>
              <w:fldChar w:fldCharType="end"/>
            </w:r>
          </w:hyperlink>
        </w:p>
        <w:p w14:paraId="37DC00D5" w14:textId="4A6347A7"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15" w:history="1">
            <w:r w:rsidRPr="00D9254B">
              <w:rPr>
                <w:rStyle w:val="Hyperlink"/>
                <w:rFonts w:ascii="Times New Roman" w:hAnsi="Times New Roman" w:cs="Times New Roman"/>
                <w:noProof/>
                <w:sz w:val="24"/>
                <w:szCs w:val="24"/>
              </w:rPr>
              <w:t>4.2.</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Zero-Shot Recommender with KG</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83</w:t>
            </w:r>
            <w:r w:rsidRPr="00D9254B">
              <w:rPr>
                <w:rFonts w:ascii="Times New Roman" w:hAnsi="Times New Roman" w:cs="Times New Roman"/>
                <w:noProof/>
                <w:webHidden/>
                <w:sz w:val="24"/>
                <w:szCs w:val="24"/>
              </w:rPr>
              <w:fldChar w:fldCharType="end"/>
            </w:r>
          </w:hyperlink>
        </w:p>
        <w:p w14:paraId="0E18CFF0" w14:textId="3A78DE7A"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16" w:history="1">
            <w:r w:rsidRPr="00D9254B">
              <w:rPr>
                <w:rStyle w:val="Hyperlink"/>
                <w:rFonts w:ascii="Times New Roman" w:hAnsi="Times New Roman" w:cs="Times New Roman"/>
                <w:noProof/>
                <w:sz w:val="24"/>
                <w:szCs w:val="24"/>
              </w:rPr>
              <w:t>4.3.</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RAG Optimizat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6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86</w:t>
            </w:r>
            <w:r w:rsidRPr="00D9254B">
              <w:rPr>
                <w:rFonts w:ascii="Times New Roman" w:hAnsi="Times New Roman" w:cs="Times New Roman"/>
                <w:noProof/>
                <w:webHidden/>
                <w:sz w:val="24"/>
                <w:szCs w:val="24"/>
              </w:rPr>
              <w:fldChar w:fldCharType="end"/>
            </w:r>
          </w:hyperlink>
        </w:p>
        <w:p w14:paraId="68EDD485" w14:textId="5F0345AD"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17" w:history="1">
            <w:r w:rsidRPr="00D9254B">
              <w:rPr>
                <w:rStyle w:val="Hyperlink"/>
                <w:rFonts w:ascii="Times New Roman" w:hAnsi="Times New Roman" w:cs="Times New Roman"/>
                <w:noProof/>
                <w:sz w:val="24"/>
                <w:szCs w:val="24"/>
              </w:rPr>
              <w:t>4.3.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shd w:val="clear" w:color="auto" w:fill="FFFFFF"/>
              </w:rPr>
              <w:t>Fine-tuning Embedding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7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86</w:t>
            </w:r>
            <w:r w:rsidRPr="00D9254B">
              <w:rPr>
                <w:rFonts w:ascii="Times New Roman" w:hAnsi="Times New Roman" w:cs="Times New Roman"/>
                <w:noProof/>
                <w:webHidden/>
                <w:sz w:val="24"/>
                <w:szCs w:val="24"/>
              </w:rPr>
              <w:fldChar w:fldCharType="end"/>
            </w:r>
          </w:hyperlink>
        </w:p>
        <w:p w14:paraId="06FEE436" w14:textId="15433314"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18" w:history="1">
            <w:r w:rsidRPr="00D9254B">
              <w:rPr>
                <w:rStyle w:val="Hyperlink"/>
                <w:rFonts w:ascii="Times New Roman" w:hAnsi="Times New Roman" w:cs="Times New Roman"/>
                <w:noProof/>
                <w:sz w:val="24"/>
                <w:szCs w:val="24"/>
              </w:rPr>
              <w:t>4.3.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Cross-Encoder evaluation with and without Multi-query expansion</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8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4</w:t>
            </w:r>
            <w:r w:rsidRPr="00D9254B">
              <w:rPr>
                <w:rFonts w:ascii="Times New Roman" w:hAnsi="Times New Roman" w:cs="Times New Roman"/>
                <w:noProof/>
                <w:webHidden/>
                <w:sz w:val="24"/>
                <w:szCs w:val="24"/>
              </w:rPr>
              <w:fldChar w:fldCharType="end"/>
            </w:r>
          </w:hyperlink>
        </w:p>
        <w:p w14:paraId="7B85A2B0" w14:textId="7E008500" w:rsidR="00D9254B" w:rsidRPr="00D9254B" w:rsidRDefault="00D9254B">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177819" w:history="1">
            <w:r w:rsidRPr="00D9254B">
              <w:rPr>
                <w:rStyle w:val="Hyperlink"/>
                <w:rFonts w:ascii="Times New Roman" w:hAnsi="Times New Roman" w:cs="Times New Roman"/>
                <w:noProof/>
                <w:sz w:val="24"/>
                <w:szCs w:val="24"/>
              </w:rPr>
              <w:t>4.4.</w:t>
            </w:r>
            <w:r w:rsidRPr="00D9254B">
              <w:rPr>
                <w:rFonts w:ascii="Times New Roman" w:eastAsiaTheme="minorEastAsia" w:hAnsi="Times New Roman" w:cs="Times New Roman"/>
                <w:b w:val="0"/>
                <w:bCs w:val="0"/>
                <w:noProof/>
                <w:kern w:val="2"/>
                <w:sz w:val="24"/>
                <w:szCs w:val="24"/>
                <w14:ligatures w14:val="standardContextual"/>
              </w:rPr>
              <w:tab/>
            </w:r>
            <w:r w:rsidRPr="00D9254B">
              <w:rPr>
                <w:rStyle w:val="Hyperlink"/>
                <w:rFonts w:ascii="Times New Roman" w:hAnsi="Times New Roman" w:cs="Times New Roman"/>
                <w:noProof/>
                <w:sz w:val="24"/>
                <w:szCs w:val="24"/>
              </w:rPr>
              <w:t>Token optimization techniques</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19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5</w:t>
            </w:r>
            <w:r w:rsidRPr="00D9254B">
              <w:rPr>
                <w:rFonts w:ascii="Times New Roman" w:hAnsi="Times New Roman" w:cs="Times New Roman"/>
                <w:noProof/>
                <w:webHidden/>
                <w:sz w:val="24"/>
                <w:szCs w:val="24"/>
              </w:rPr>
              <w:fldChar w:fldCharType="end"/>
            </w:r>
          </w:hyperlink>
        </w:p>
        <w:p w14:paraId="50BF272F" w14:textId="1CF5095D"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0" w:history="1">
            <w:r w:rsidRPr="00D9254B">
              <w:rPr>
                <w:rStyle w:val="Hyperlink"/>
                <w:rFonts w:ascii="Times New Roman" w:hAnsi="Times New Roman" w:cs="Times New Roman"/>
                <w:noProof/>
                <w:sz w:val="24"/>
                <w:szCs w:val="24"/>
              </w:rPr>
              <w:t>4.4.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Byte-Pair Encoding (BP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0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5</w:t>
            </w:r>
            <w:r w:rsidRPr="00D9254B">
              <w:rPr>
                <w:rFonts w:ascii="Times New Roman" w:hAnsi="Times New Roman" w:cs="Times New Roman"/>
                <w:noProof/>
                <w:webHidden/>
                <w:sz w:val="24"/>
                <w:szCs w:val="24"/>
              </w:rPr>
              <w:fldChar w:fldCharType="end"/>
            </w:r>
          </w:hyperlink>
        </w:p>
        <w:p w14:paraId="504F0978" w14:textId="71C7DCF5"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1" w:history="1">
            <w:r w:rsidRPr="00D9254B">
              <w:rPr>
                <w:rStyle w:val="Hyperlink"/>
                <w:rFonts w:ascii="Times New Roman" w:hAnsi="Times New Roman" w:cs="Times New Roman"/>
                <w:noProof/>
                <w:sz w:val="24"/>
                <w:szCs w:val="24"/>
              </w:rPr>
              <w:t>4.4.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BPE with Latent Semantic Analysis Summarizer</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1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6</w:t>
            </w:r>
            <w:r w:rsidRPr="00D9254B">
              <w:rPr>
                <w:rFonts w:ascii="Times New Roman" w:hAnsi="Times New Roman" w:cs="Times New Roman"/>
                <w:noProof/>
                <w:webHidden/>
                <w:sz w:val="24"/>
                <w:szCs w:val="24"/>
              </w:rPr>
              <w:fldChar w:fldCharType="end"/>
            </w:r>
          </w:hyperlink>
        </w:p>
        <w:p w14:paraId="032B20CE" w14:textId="09917B3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2" w:history="1">
            <w:r w:rsidRPr="00D9254B">
              <w:rPr>
                <w:rStyle w:val="Hyperlink"/>
                <w:rFonts w:ascii="Times New Roman" w:hAnsi="Times New Roman" w:cs="Times New Roman"/>
                <w:noProof/>
                <w:sz w:val="24"/>
                <w:szCs w:val="24"/>
              </w:rPr>
              <w:t>4.4.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entencepiec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2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7</w:t>
            </w:r>
            <w:r w:rsidRPr="00D9254B">
              <w:rPr>
                <w:rFonts w:ascii="Times New Roman" w:hAnsi="Times New Roman" w:cs="Times New Roman"/>
                <w:noProof/>
                <w:webHidden/>
                <w:sz w:val="24"/>
                <w:szCs w:val="24"/>
              </w:rPr>
              <w:fldChar w:fldCharType="end"/>
            </w:r>
          </w:hyperlink>
        </w:p>
        <w:p w14:paraId="28963B01" w14:textId="413B7069"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3" w:history="1">
            <w:r w:rsidRPr="00D9254B">
              <w:rPr>
                <w:rStyle w:val="Hyperlink"/>
                <w:rFonts w:ascii="Times New Roman" w:hAnsi="Times New Roman" w:cs="Times New Roman"/>
                <w:noProof/>
                <w:sz w:val="24"/>
                <w:szCs w:val="24"/>
              </w:rPr>
              <w:t>4.4.1.</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Sentencepiece with LSA</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3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8</w:t>
            </w:r>
            <w:r w:rsidRPr="00D9254B">
              <w:rPr>
                <w:rFonts w:ascii="Times New Roman" w:hAnsi="Times New Roman" w:cs="Times New Roman"/>
                <w:noProof/>
                <w:webHidden/>
                <w:sz w:val="24"/>
                <w:szCs w:val="24"/>
              </w:rPr>
              <w:fldChar w:fldCharType="end"/>
            </w:r>
          </w:hyperlink>
        </w:p>
        <w:p w14:paraId="266269BD" w14:textId="6374AFCF"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4" w:history="1">
            <w:r w:rsidRPr="00D9254B">
              <w:rPr>
                <w:rStyle w:val="Hyperlink"/>
                <w:rFonts w:ascii="Times New Roman" w:hAnsi="Times New Roman" w:cs="Times New Roman"/>
                <w:noProof/>
                <w:sz w:val="24"/>
                <w:szCs w:val="24"/>
              </w:rPr>
              <w:t>4.4.2.</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Wordpiece</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4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99</w:t>
            </w:r>
            <w:r w:rsidRPr="00D9254B">
              <w:rPr>
                <w:rFonts w:ascii="Times New Roman" w:hAnsi="Times New Roman" w:cs="Times New Roman"/>
                <w:noProof/>
                <w:webHidden/>
                <w:sz w:val="24"/>
                <w:szCs w:val="24"/>
              </w:rPr>
              <w:fldChar w:fldCharType="end"/>
            </w:r>
          </w:hyperlink>
        </w:p>
        <w:p w14:paraId="287F3002" w14:textId="5C76D814" w:rsidR="00D9254B" w:rsidRPr="00D9254B" w:rsidRDefault="00D9254B">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177825" w:history="1">
            <w:r w:rsidRPr="00D9254B">
              <w:rPr>
                <w:rStyle w:val="Hyperlink"/>
                <w:rFonts w:ascii="Times New Roman" w:hAnsi="Times New Roman" w:cs="Times New Roman"/>
                <w:noProof/>
                <w:sz w:val="24"/>
                <w:szCs w:val="24"/>
              </w:rPr>
              <w:t>4.4.3.</w:t>
            </w:r>
            <w:r w:rsidRPr="00D9254B">
              <w:rPr>
                <w:rFonts w:ascii="Times New Roman" w:eastAsiaTheme="minorEastAsia" w:hAnsi="Times New Roman" w:cs="Times New Roman"/>
                <w:noProof/>
                <w:kern w:val="2"/>
                <w:sz w:val="24"/>
                <w:szCs w:val="24"/>
                <w14:ligatures w14:val="standardContextual"/>
              </w:rPr>
              <w:tab/>
            </w:r>
            <w:r w:rsidRPr="00D9254B">
              <w:rPr>
                <w:rStyle w:val="Hyperlink"/>
                <w:rFonts w:ascii="Times New Roman" w:hAnsi="Times New Roman" w:cs="Times New Roman"/>
                <w:noProof/>
                <w:sz w:val="24"/>
                <w:szCs w:val="24"/>
              </w:rPr>
              <w:t>Wordpiece with LSA</w:t>
            </w:r>
            <w:r w:rsidRPr="00D9254B">
              <w:rPr>
                <w:rFonts w:ascii="Times New Roman" w:hAnsi="Times New Roman" w:cs="Times New Roman"/>
                <w:noProof/>
                <w:webHidden/>
                <w:sz w:val="24"/>
                <w:szCs w:val="24"/>
              </w:rPr>
              <w:tab/>
            </w:r>
            <w:r w:rsidRPr="00D9254B">
              <w:rPr>
                <w:rFonts w:ascii="Times New Roman" w:hAnsi="Times New Roman" w:cs="Times New Roman"/>
                <w:noProof/>
                <w:webHidden/>
                <w:sz w:val="24"/>
                <w:szCs w:val="24"/>
              </w:rPr>
              <w:fldChar w:fldCharType="begin"/>
            </w:r>
            <w:r w:rsidRPr="00D9254B">
              <w:rPr>
                <w:rFonts w:ascii="Times New Roman" w:hAnsi="Times New Roman" w:cs="Times New Roman"/>
                <w:noProof/>
                <w:webHidden/>
                <w:sz w:val="24"/>
                <w:szCs w:val="24"/>
              </w:rPr>
              <w:instrText xml:space="preserve"> PAGEREF _Toc175177825 \h </w:instrText>
            </w:r>
            <w:r w:rsidRPr="00D9254B">
              <w:rPr>
                <w:rFonts w:ascii="Times New Roman" w:hAnsi="Times New Roman" w:cs="Times New Roman"/>
                <w:noProof/>
                <w:webHidden/>
                <w:sz w:val="24"/>
                <w:szCs w:val="24"/>
              </w:rPr>
            </w:r>
            <w:r w:rsidRPr="00D9254B">
              <w:rPr>
                <w:rFonts w:ascii="Times New Roman" w:hAnsi="Times New Roman" w:cs="Times New Roman"/>
                <w:noProof/>
                <w:webHidden/>
                <w:sz w:val="24"/>
                <w:szCs w:val="24"/>
              </w:rPr>
              <w:fldChar w:fldCharType="separate"/>
            </w:r>
            <w:r w:rsidRPr="00D9254B">
              <w:rPr>
                <w:rFonts w:ascii="Times New Roman" w:hAnsi="Times New Roman" w:cs="Times New Roman"/>
                <w:noProof/>
                <w:webHidden/>
                <w:sz w:val="24"/>
                <w:szCs w:val="24"/>
              </w:rPr>
              <w:t>100</w:t>
            </w:r>
            <w:r w:rsidRPr="00D9254B">
              <w:rPr>
                <w:rFonts w:ascii="Times New Roman" w:hAnsi="Times New Roman" w:cs="Times New Roman"/>
                <w:noProof/>
                <w:webHidden/>
                <w:sz w:val="24"/>
                <w:szCs w:val="24"/>
              </w:rPr>
              <w:fldChar w:fldCharType="end"/>
            </w:r>
          </w:hyperlink>
        </w:p>
        <w:p w14:paraId="326186FB" w14:textId="67CE59BF" w:rsidR="00D9254B" w:rsidRPr="00D9254B" w:rsidRDefault="00D9254B">
          <w:pPr>
            <w:pStyle w:val="TOC1"/>
            <w:rPr>
              <w:rFonts w:eastAsiaTheme="minorEastAsia"/>
              <w:b w:val="0"/>
              <w:bCs w:val="0"/>
              <w:i w:val="0"/>
              <w:iCs w:val="0"/>
              <w:kern w:val="2"/>
              <w14:ligatures w14:val="standardContextual"/>
            </w:rPr>
          </w:pPr>
          <w:hyperlink w:anchor="_Toc175177826" w:history="1">
            <w:r w:rsidRPr="00D9254B">
              <w:rPr>
                <w:rStyle w:val="Hyperlink"/>
                <w:i w:val="0"/>
                <w:iCs w:val="0"/>
              </w:rPr>
              <w:t>5.</w:t>
            </w:r>
            <w:r w:rsidRPr="00D9254B">
              <w:rPr>
                <w:rFonts w:eastAsiaTheme="minorEastAsia"/>
                <w:b w:val="0"/>
                <w:bCs w:val="0"/>
                <w:i w:val="0"/>
                <w:iCs w:val="0"/>
                <w:kern w:val="2"/>
                <w14:ligatures w14:val="standardContextual"/>
              </w:rPr>
              <w:tab/>
            </w:r>
            <w:r w:rsidRPr="00D9254B">
              <w:rPr>
                <w:rStyle w:val="Hyperlink"/>
                <w:i w:val="0"/>
                <w:iCs w:val="0"/>
              </w:rPr>
              <w:t>Conclusion</w:t>
            </w:r>
            <w:r w:rsidRPr="00D9254B">
              <w:rPr>
                <w:i w:val="0"/>
                <w:iCs w:val="0"/>
                <w:webHidden/>
              </w:rPr>
              <w:tab/>
            </w:r>
            <w:r w:rsidRPr="00D9254B">
              <w:rPr>
                <w:i w:val="0"/>
                <w:iCs w:val="0"/>
                <w:webHidden/>
              </w:rPr>
              <w:fldChar w:fldCharType="begin"/>
            </w:r>
            <w:r w:rsidRPr="00D9254B">
              <w:rPr>
                <w:i w:val="0"/>
                <w:iCs w:val="0"/>
                <w:webHidden/>
              </w:rPr>
              <w:instrText xml:space="preserve"> PAGEREF _Toc175177826 \h </w:instrText>
            </w:r>
            <w:r w:rsidRPr="00D9254B">
              <w:rPr>
                <w:i w:val="0"/>
                <w:iCs w:val="0"/>
                <w:webHidden/>
              </w:rPr>
            </w:r>
            <w:r w:rsidRPr="00D9254B">
              <w:rPr>
                <w:i w:val="0"/>
                <w:iCs w:val="0"/>
                <w:webHidden/>
              </w:rPr>
              <w:fldChar w:fldCharType="separate"/>
            </w:r>
            <w:r w:rsidRPr="00D9254B">
              <w:rPr>
                <w:i w:val="0"/>
                <w:iCs w:val="0"/>
                <w:webHidden/>
              </w:rPr>
              <w:t>102</w:t>
            </w:r>
            <w:r w:rsidRPr="00D9254B">
              <w:rPr>
                <w:i w:val="0"/>
                <w:iCs w:val="0"/>
                <w:webHidden/>
              </w:rPr>
              <w:fldChar w:fldCharType="end"/>
            </w:r>
          </w:hyperlink>
        </w:p>
        <w:p w14:paraId="6284253F" w14:textId="55411BBE" w:rsidR="00D9254B" w:rsidRPr="00D9254B" w:rsidRDefault="00D9254B">
          <w:pPr>
            <w:pStyle w:val="TOC1"/>
            <w:rPr>
              <w:rFonts w:eastAsiaTheme="minorEastAsia"/>
              <w:b w:val="0"/>
              <w:bCs w:val="0"/>
              <w:i w:val="0"/>
              <w:iCs w:val="0"/>
              <w:kern w:val="2"/>
              <w14:ligatures w14:val="standardContextual"/>
            </w:rPr>
          </w:pPr>
          <w:hyperlink w:anchor="_Toc175177827" w:history="1">
            <w:r w:rsidRPr="00D9254B">
              <w:rPr>
                <w:rStyle w:val="Hyperlink"/>
                <w:i w:val="0"/>
                <w:iCs w:val="0"/>
              </w:rPr>
              <w:t>6.</w:t>
            </w:r>
            <w:r w:rsidRPr="00D9254B">
              <w:rPr>
                <w:rFonts w:eastAsiaTheme="minorEastAsia"/>
                <w:b w:val="0"/>
                <w:bCs w:val="0"/>
                <w:i w:val="0"/>
                <w:iCs w:val="0"/>
                <w:kern w:val="2"/>
                <w14:ligatures w14:val="standardContextual"/>
              </w:rPr>
              <w:tab/>
            </w:r>
            <w:r w:rsidRPr="00D9254B">
              <w:rPr>
                <w:rStyle w:val="Hyperlink"/>
                <w:i w:val="0"/>
                <w:iCs w:val="0"/>
              </w:rPr>
              <w:t>Future work</w:t>
            </w:r>
            <w:r w:rsidRPr="00D9254B">
              <w:rPr>
                <w:i w:val="0"/>
                <w:iCs w:val="0"/>
                <w:webHidden/>
              </w:rPr>
              <w:tab/>
            </w:r>
            <w:r w:rsidRPr="00D9254B">
              <w:rPr>
                <w:i w:val="0"/>
                <w:iCs w:val="0"/>
                <w:webHidden/>
              </w:rPr>
              <w:fldChar w:fldCharType="begin"/>
            </w:r>
            <w:r w:rsidRPr="00D9254B">
              <w:rPr>
                <w:i w:val="0"/>
                <w:iCs w:val="0"/>
                <w:webHidden/>
              </w:rPr>
              <w:instrText xml:space="preserve"> PAGEREF _Toc175177827 \h </w:instrText>
            </w:r>
            <w:r w:rsidRPr="00D9254B">
              <w:rPr>
                <w:i w:val="0"/>
                <w:iCs w:val="0"/>
                <w:webHidden/>
              </w:rPr>
            </w:r>
            <w:r w:rsidRPr="00D9254B">
              <w:rPr>
                <w:i w:val="0"/>
                <w:iCs w:val="0"/>
                <w:webHidden/>
              </w:rPr>
              <w:fldChar w:fldCharType="separate"/>
            </w:r>
            <w:r w:rsidRPr="00D9254B">
              <w:rPr>
                <w:i w:val="0"/>
                <w:iCs w:val="0"/>
                <w:webHidden/>
              </w:rPr>
              <w:t>104</w:t>
            </w:r>
            <w:r w:rsidRPr="00D9254B">
              <w:rPr>
                <w:i w:val="0"/>
                <w:iCs w:val="0"/>
                <w:webHidden/>
              </w:rPr>
              <w:fldChar w:fldCharType="end"/>
            </w:r>
          </w:hyperlink>
        </w:p>
        <w:p w14:paraId="0295C878" w14:textId="076525ED" w:rsidR="00D9254B" w:rsidRPr="00D9254B" w:rsidRDefault="00D9254B">
          <w:pPr>
            <w:pStyle w:val="TOC1"/>
            <w:rPr>
              <w:rFonts w:eastAsiaTheme="minorEastAsia"/>
              <w:b w:val="0"/>
              <w:bCs w:val="0"/>
              <w:i w:val="0"/>
              <w:iCs w:val="0"/>
              <w:kern w:val="2"/>
              <w14:ligatures w14:val="standardContextual"/>
            </w:rPr>
          </w:pPr>
          <w:hyperlink w:anchor="_Toc175177828" w:history="1">
            <w:r w:rsidRPr="00D9254B">
              <w:rPr>
                <w:rStyle w:val="Hyperlink"/>
                <w:i w:val="0"/>
                <w:iCs w:val="0"/>
              </w:rPr>
              <w:t>7.</w:t>
            </w:r>
            <w:r w:rsidRPr="00D9254B">
              <w:rPr>
                <w:rFonts w:eastAsiaTheme="minorEastAsia"/>
                <w:b w:val="0"/>
                <w:bCs w:val="0"/>
                <w:i w:val="0"/>
                <w:iCs w:val="0"/>
                <w:kern w:val="2"/>
                <w14:ligatures w14:val="standardContextual"/>
              </w:rPr>
              <w:tab/>
            </w:r>
            <w:r w:rsidRPr="00D9254B">
              <w:rPr>
                <w:rStyle w:val="Hyperlink"/>
                <w:i w:val="0"/>
                <w:iCs w:val="0"/>
              </w:rPr>
              <w:t>References</w:t>
            </w:r>
            <w:r w:rsidRPr="00D9254B">
              <w:rPr>
                <w:i w:val="0"/>
                <w:iCs w:val="0"/>
                <w:webHidden/>
              </w:rPr>
              <w:tab/>
            </w:r>
            <w:r w:rsidRPr="00D9254B">
              <w:rPr>
                <w:i w:val="0"/>
                <w:iCs w:val="0"/>
                <w:webHidden/>
              </w:rPr>
              <w:fldChar w:fldCharType="begin"/>
            </w:r>
            <w:r w:rsidRPr="00D9254B">
              <w:rPr>
                <w:i w:val="0"/>
                <w:iCs w:val="0"/>
                <w:webHidden/>
              </w:rPr>
              <w:instrText xml:space="preserve"> PAGEREF _Toc175177828 \h </w:instrText>
            </w:r>
            <w:r w:rsidRPr="00D9254B">
              <w:rPr>
                <w:i w:val="0"/>
                <w:iCs w:val="0"/>
                <w:webHidden/>
              </w:rPr>
            </w:r>
            <w:r w:rsidRPr="00D9254B">
              <w:rPr>
                <w:i w:val="0"/>
                <w:iCs w:val="0"/>
                <w:webHidden/>
              </w:rPr>
              <w:fldChar w:fldCharType="separate"/>
            </w:r>
            <w:r w:rsidRPr="00D9254B">
              <w:rPr>
                <w:i w:val="0"/>
                <w:iCs w:val="0"/>
                <w:webHidden/>
              </w:rPr>
              <w:t>105</w:t>
            </w:r>
            <w:r w:rsidRPr="00D9254B">
              <w:rPr>
                <w:i w:val="0"/>
                <w:iCs w:val="0"/>
                <w:webHidden/>
              </w:rPr>
              <w:fldChar w:fldCharType="end"/>
            </w:r>
          </w:hyperlink>
        </w:p>
        <w:p w14:paraId="17E753ED" w14:textId="47384A42" w:rsidR="00045580" w:rsidRPr="00304A59" w:rsidRDefault="00045580">
          <w:r w:rsidRPr="00D9254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Pr="008410D6" w:rsidRDefault="00F32E41" w:rsidP="009D45B5">
      <w:pPr>
        <w:pStyle w:val="Heading1"/>
        <w:numPr>
          <w:ilvl w:val="0"/>
          <w:numId w:val="0"/>
        </w:numPr>
        <w:ind w:left="360" w:hanging="360"/>
        <w:rPr>
          <w:sz w:val="24"/>
          <w:szCs w:val="24"/>
        </w:rPr>
      </w:pPr>
      <w:bookmarkStart w:id="2" w:name="_Toc175177762"/>
      <w:r>
        <w:t>Table of Figures</w:t>
      </w:r>
      <w:bookmarkEnd w:id="2"/>
    </w:p>
    <w:p w14:paraId="287525ED" w14:textId="52B06FAD" w:rsidR="00565BCC" w:rsidRPr="008410D6"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8410D6">
        <w:rPr>
          <w:rFonts w:ascii="Times New Roman" w:hAnsi="Times New Roman"/>
          <w:sz w:val="24"/>
          <w:szCs w:val="24"/>
        </w:rPr>
        <w:fldChar w:fldCharType="begin"/>
      </w:r>
      <w:r w:rsidRPr="008410D6">
        <w:rPr>
          <w:rFonts w:ascii="Times New Roman" w:hAnsi="Times New Roman"/>
          <w:sz w:val="24"/>
          <w:szCs w:val="24"/>
        </w:rPr>
        <w:instrText xml:space="preserve"> TOC \h \z \c "Figure" </w:instrText>
      </w:r>
      <w:r w:rsidRPr="008410D6">
        <w:rPr>
          <w:rFonts w:ascii="Times New Roman" w:hAnsi="Times New Roman"/>
          <w:sz w:val="24"/>
          <w:szCs w:val="24"/>
        </w:rPr>
        <w:fldChar w:fldCharType="separate"/>
      </w:r>
      <w:hyperlink w:anchor="_Toc174916114" w:history="1">
        <w:r w:rsidR="00565BCC" w:rsidRPr="008410D6">
          <w:rPr>
            <w:rStyle w:val="Hyperlink"/>
            <w:rFonts w:ascii="Times New Roman" w:hAnsi="Times New Roman"/>
            <w:noProof/>
            <w:sz w:val="24"/>
            <w:szCs w:val="24"/>
          </w:rPr>
          <w:t>Figure 1. Example of graph-based recommender system</w:t>
        </w:r>
        <w:r w:rsidR="00565BCC" w:rsidRPr="008410D6">
          <w:rPr>
            <w:rStyle w:val="Hyperlink"/>
            <w:rFonts w:ascii="Times New Roman" w:hAnsi="Times New Roman" w:cs="Calibri"/>
            <w:noProof/>
            <w:sz w:val="24"/>
            <w:szCs w:val="24"/>
          </w:rPr>
          <w:t xml:space="preserve"> (Wang S. et al. 2021)</w:t>
        </w:r>
        <w:r w:rsidR="00565BCC" w:rsidRPr="008410D6">
          <w:rPr>
            <w:rStyle w:val="Hyperlink"/>
            <w:rFonts w:ascii="Times New Roman" w:hAnsi="Times New Roman"/>
            <w:noProof/>
            <w:sz w:val="24"/>
            <w:szCs w:val="24"/>
          </w:rPr>
          <w:t>.</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4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12</w:t>
        </w:r>
        <w:r w:rsidR="00565BCC" w:rsidRPr="008410D6">
          <w:rPr>
            <w:rFonts w:ascii="Times New Roman" w:hAnsi="Times New Roman"/>
            <w:noProof/>
            <w:webHidden/>
            <w:sz w:val="24"/>
            <w:szCs w:val="24"/>
          </w:rPr>
          <w:fldChar w:fldCharType="end"/>
        </w:r>
      </w:hyperlink>
    </w:p>
    <w:p w14:paraId="313CC187" w14:textId="3B20AF55"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8410D6">
          <w:rPr>
            <w:rStyle w:val="Hyperlink"/>
            <w:rFonts w:ascii="Times New Roman" w:hAnsi="Times New Roman" w:cs="Times New Roman"/>
            <w:noProof/>
            <w:sz w:val="24"/>
            <w:szCs w:val="24"/>
          </w:rPr>
          <w:t>Figure 2. Transformer Architecture describing Encoder and Decoder blocks [source: (Vaswani et al.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5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18</w:t>
        </w:r>
        <w:r w:rsidR="00565BCC" w:rsidRPr="008410D6">
          <w:rPr>
            <w:rFonts w:ascii="Times New Roman" w:hAnsi="Times New Roman"/>
            <w:noProof/>
            <w:webHidden/>
            <w:sz w:val="24"/>
            <w:szCs w:val="24"/>
          </w:rPr>
          <w:fldChar w:fldCharType="end"/>
        </w:r>
      </w:hyperlink>
    </w:p>
    <w:p w14:paraId="02D91603" w14:textId="5C94A089"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8410D6">
          <w:rPr>
            <w:rStyle w:val="Hyperlink"/>
            <w:rFonts w:ascii="Times New Roman" w:hAnsi="Times New Roman"/>
            <w:noProof/>
            <w:sz w:val="24"/>
            <w:szCs w:val="24"/>
          </w:rPr>
          <w:t xml:space="preserve">Figure 3. Q, K and V matrices of dimension </w:t>
        </w:r>
        <m:oMath>
          <m:r>
            <w:rPr>
              <w:rStyle w:val="Hyperlink"/>
              <w:rFonts w:ascii="Cambria Math" w:hAnsi="Cambria Math"/>
              <w:noProof/>
              <w:sz w:val="24"/>
              <w:szCs w:val="24"/>
            </w:rPr>
            <m:t>sequence</m:t>
          </m:r>
          <m:r>
            <m:rPr>
              <m:sty m:val="p"/>
            </m:rPr>
            <w:rPr>
              <w:rStyle w:val="Hyperlink"/>
              <w:rFonts w:ascii="Cambria Math" w:hAnsi="Cambria Math"/>
              <w:noProof/>
              <w:sz w:val="24"/>
              <w:szCs w:val="24"/>
            </w:rPr>
            <m:t xml:space="preserve"> </m:t>
          </m:r>
          <m:r>
            <w:rPr>
              <w:rStyle w:val="Hyperlink"/>
              <w:rFonts w:ascii="Cambria Math" w:hAnsi="Cambria Math"/>
              <w:noProof/>
              <w:sz w:val="24"/>
              <w:szCs w:val="24"/>
            </w:rPr>
            <m:t>length</m:t>
          </m:r>
          <m:r>
            <m:rPr>
              <m:sty m:val="p"/>
            </m:rPr>
            <w:rPr>
              <w:rStyle w:val="Hyperlink"/>
              <w:rFonts w:ascii="Cambria Math" w:hAnsi="Cambria Math"/>
              <w:noProof/>
              <w:sz w:val="24"/>
              <w:szCs w:val="24"/>
            </w:rPr>
            <m:t xml:space="preserve"> × </m:t>
          </m:r>
          <m:r>
            <w:rPr>
              <w:rStyle w:val="Hyperlink"/>
              <w:rFonts w:ascii="Cambria Math" w:hAnsi="Cambria Math"/>
              <w:noProof/>
              <w:sz w:val="24"/>
              <w:szCs w:val="24"/>
            </w:rPr>
            <m:t>ddimension</m:t>
          </m:r>
        </m:oMath>
        <w:r w:rsidR="00565BCC" w:rsidRPr="008410D6">
          <w:rPr>
            <w:rStyle w:val="Hyperlink"/>
            <w:rFonts w:ascii="Times New Roman" w:hAnsi="Times New Roman"/>
            <w:noProof/>
            <w:sz w:val="24"/>
            <w:szCs w:val="24"/>
          </w:rPr>
          <w:t xml:space="preserve"> multiplied with the parameter matrices </w:t>
        </w:r>
        <m:oMath>
          <m:r>
            <w:rPr>
              <w:rStyle w:val="Hyperlink"/>
              <w:rFonts w:ascii="Cambria Math" w:hAnsi="Cambria Math"/>
              <w:noProof/>
              <w:sz w:val="24"/>
              <w:szCs w:val="24"/>
            </w:rPr>
            <m:t>WQ</m:t>
          </m:r>
        </m:oMath>
        <w:r w:rsidR="00565BCC" w:rsidRPr="008410D6">
          <w:rPr>
            <w:rStyle w:val="Hyperlink"/>
            <w:rFonts w:ascii="Times New Roman" w:hAnsi="Times New Roman"/>
            <w:noProof/>
            <w:sz w:val="24"/>
            <w:szCs w:val="24"/>
          </w:rPr>
          <w:t xml:space="preserve">, </w:t>
        </w:r>
        <m:oMath>
          <m:r>
            <w:rPr>
              <w:rStyle w:val="Hyperlink"/>
              <w:rFonts w:ascii="Cambria Math" w:hAnsi="Cambria Math"/>
              <w:noProof/>
              <w:sz w:val="24"/>
              <w:szCs w:val="24"/>
            </w:rPr>
            <m:t>WK</m:t>
          </m:r>
        </m:oMath>
        <w:r w:rsidR="00565BCC" w:rsidRPr="008410D6">
          <w:rPr>
            <w:rStyle w:val="Hyperlink"/>
            <w:rFonts w:ascii="Times New Roman" w:hAnsi="Times New Roman"/>
            <w:noProof/>
            <w:sz w:val="24"/>
            <w:szCs w:val="24"/>
          </w:rPr>
          <w:t xml:space="preserve"> and </w:t>
        </w:r>
        <m:oMath>
          <m:r>
            <w:rPr>
              <w:rStyle w:val="Hyperlink"/>
              <w:rFonts w:ascii="Cambria Math" w:hAnsi="Cambria Math"/>
              <w:noProof/>
              <w:sz w:val="24"/>
              <w:szCs w:val="24"/>
            </w:rPr>
            <m:t>WV</m:t>
          </m:r>
        </m:oMath>
        <w:r w:rsidR="00565BCC" w:rsidRPr="008410D6">
          <w:rPr>
            <w:rStyle w:val="Hyperlink"/>
            <w:rFonts w:ascii="Times New Roman" w:hAnsi="Times New Roman"/>
            <w:noProof/>
            <w:sz w:val="24"/>
            <w:szCs w:val="24"/>
          </w:rPr>
          <w:t xml:space="preserve"> with shape </w:t>
        </w:r>
        <m:oMath>
          <m:r>
            <w:rPr>
              <w:rStyle w:val="Hyperlink"/>
              <w:rFonts w:ascii="Cambria Math" w:hAnsi="Cambria Math"/>
              <w:noProof/>
              <w:sz w:val="24"/>
              <w:szCs w:val="24"/>
            </w:rPr>
            <m:t>ddimension</m:t>
          </m:r>
          <m:r>
            <m:rPr>
              <m:sty m:val="p"/>
            </m:rPr>
            <w:rPr>
              <w:rStyle w:val="Hyperlink"/>
              <w:rFonts w:ascii="Cambria Math" w:hAnsi="Cambria Math"/>
              <w:noProof/>
              <w:sz w:val="24"/>
              <w:szCs w:val="24"/>
            </w:rPr>
            <m:t xml:space="preserve"> × </m:t>
          </m:r>
        </m:oMath>
        <w:r w:rsidR="00565BCC" w:rsidRPr="008410D6">
          <w:rPr>
            <w:rStyle w:val="Hyperlink"/>
            <w:rFonts w:ascii="Times New Roman" w:hAnsi="Times New Roman"/>
            <w:noProof/>
            <w:sz w:val="24"/>
            <w:szCs w:val="24"/>
          </w:rPr>
          <w:t xml:space="preserve"> </w:t>
        </w:r>
        <m:oMath>
          <m:r>
            <w:rPr>
              <w:rStyle w:val="Hyperlink"/>
              <w:rFonts w:ascii="Cambria Math" w:hAnsi="Cambria Math"/>
              <w:noProof/>
              <w:sz w:val="24"/>
              <w:szCs w:val="24"/>
            </w:rPr>
            <m:t>ddimension</m:t>
          </m:r>
        </m:oMath>
        <w:r w:rsidR="00565BCC" w:rsidRPr="008410D6">
          <w:rPr>
            <w:rStyle w:val="Hyperlink"/>
            <w:rFonts w:ascii="Times New Roman" w:hAnsi="Times New Roman"/>
            <w:noProof/>
            <w:sz w:val="24"/>
            <w:szCs w:val="24"/>
          </w:rPr>
          <w:t xml:space="preserve"> to form Q’, K’ and V’ which are split into smaller matrices of size </w:t>
        </w:r>
        <m:oMath>
          <m:r>
            <w:rPr>
              <w:rStyle w:val="Hyperlink"/>
              <w:rFonts w:ascii="Cambria Math" w:hAnsi="Cambria Math"/>
              <w:noProof/>
              <w:sz w:val="24"/>
              <w:szCs w:val="24"/>
            </w:rPr>
            <m:t>ddimension</m:t>
          </m:r>
        </m:oMath>
        <w:r w:rsidR="00565BCC" w:rsidRPr="008410D6">
          <w:rPr>
            <w:rStyle w:val="Hyperlink"/>
            <w:rFonts w:ascii="Times New Roman" w:hAnsi="Times New Roman"/>
            <w:noProof/>
            <w:sz w:val="24"/>
            <w:szCs w:val="24"/>
          </w:rPr>
          <w:t xml:space="preserve"> such that each head can observe the full sentence while focusing on a smaller portion of the embeddings for each word. The multi-head attention is calculated for the resultant matrices. [source: Jamil, U. (n.d.)]</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6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1</w:t>
        </w:r>
        <w:r w:rsidR="00565BCC" w:rsidRPr="008410D6">
          <w:rPr>
            <w:rFonts w:ascii="Times New Roman" w:hAnsi="Times New Roman"/>
            <w:noProof/>
            <w:webHidden/>
            <w:sz w:val="24"/>
            <w:szCs w:val="24"/>
          </w:rPr>
          <w:fldChar w:fldCharType="end"/>
        </w:r>
      </w:hyperlink>
    </w:p>
    <w:p w14:paraId="5D2E2CE2" w14:textId="361D081A"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8410D6">
          <w:rPr>
            <w:rStyle w:val="Hyperlink"/>
            <w:rFonts w:ascii="Times New Roman" w:hAnsi="Times New Roman" w:cs="Times New Roman"/>
            <w:noProof/>
            <w:sz w:val="24"/>
            <w:szCs w:val="24"/>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7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3</w:t>
        </w:r>
        <w:r w:rsidR="00565BCC" w:rsidRPr="008410D6">
          <w:rPr>
            <w:rFonts w:ascii="Times New Roman" w:hAnsi="Times New Roman"/>
            <w:noProof/>
            <w:webHidden/>
            <w:sz w:val="24"/>
            <w:szCs w:val="24"/>
          </w:rPr>
          <w:fldChar w:fldCharType="end"/>
        </w:r>
      </w:hyperlink>
    </w:p>
    <w:p w14:paraId="4F7CB1FF" w14:textId="50122F00"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8410D6">
          <w:rPr>
            <w:rStyle w:val="Hyperlink"/>
            <w:rFonts w:ascii="Times New Roman" w:hAnsi="Times New Roman" w:cs="Times New Roman"/>
            <w:noProof/>
            <w:sz w:val="24"/>
            <w:szCs w:val="24"/>
          </w:rPr>
          <w:t>Figure 5. BLEU score on an English to German Translation task [source: (Shazeer 2019)]</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8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5</w:t>
        </w:r>
        <w:r w:rsidR="00565BCC" w:rsidRPr="008410D6">
          <w:rPr>
            <w:rFonts w:ascii="Times New Roman" w:hAnsi="Times New Roman"/>
            <w:noProof/>
            <w:webHidden/>
            <w:sz w:val="24"/>
            <w:szCs w:val="24"/>
          </w:rPr>
          <w:fldChar w:fldCharType="end"/>
        </w:r>
      </w:hyperlink>
    </w:p>
    <w:p w14:paraId="7DC55096" w14:textId="35DC2530"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8410D6">
          <w:rPr>
            <w:rStyle w:val="Hyperlink"/>
            <w:rFonts w:ascii="Times New Roman" w:hAnsi="Times New Roman" w:cs="Times New Roman"/>
            <w:noProof/>
            <w:sz w:val="24"/>
            <w:szCs w:val="24"/>
          </w:rPr>
          <w:t>Figure 6. Improvement in Inference time for multi-query attention when compared to multi-head attention [source: (Shazeer 2019)]</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19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6</w:t>
        </w:r>
        <w:r w:rsidR="00565BCC" w:rsidRPr="008410D6">
          <w:rPr>
            <w:rFonts w:ascii="Times New Roman" w:hAnsi="Times New Roman"/>
            <w:noProof/>
            <w:webHidden/>
            <w:sz w:val="24"/>
            <w:szCs w:val="24"/>
          </w:rPr>
          <w:fldChar w:fldCharType="end"/>
        </w:r>
      </w:hyperlink>
    </w:p>
    <w:p w14:paraId="15B1793D" w14:textId="56B2C6E5"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8410D6">
          <w:rPr>
            <w:rStyle w:val="Hyperlink"/>
            <w:rFonts w:ascii="Times New Roman" w:hAnsi="Times New Roman"/>
            <w:noProof/>
            <w:sz w:val="24"/>
            <w:szCs w:val="24"/>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8410D6">
          <w:rPr>
            <w:rStyle w:val="Hyperlink"/>
            <w:rFonts w:ascii="Times New Roman" w:hAnsi="Times New Roman" w:cs="Calibri"/>
            <w:noProof/>
            <w:sz w:val="24"/>
            <w:szCs w:val="24"/>
          </w:rPr>
          <w:t>(Ainslie et al. 2023)</w:t>
        </w:r>
        <w:r w:rsidR="00565BCC" w:rsidRPr="008410D6">
          <w:rPr>
            <w:rStyle w:val="Hyperlink"/>
            <w:rFonts w:ascii="Times New Roman" w:hAnsi="Times New Roman"/>
            <w:noProof/>
            <w:sz w:val="24"/>
            <w:szCs w:val="24"/>
          </w:rPr>
          <w:t>]</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0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6</w:t>
        </w:r>
        <w:r w:rsidR="00565BCC" w:rsidRPr="008410D6">
          <w:rPr>
            <w:rFonts w:ascii="Times New Roman" w:hAnsi="Times New Roman"/>
            <w:noProof/>
            <w:webHidden/>
            <w:sz w:val="24"/>
            <w:szCs w:val="24"/>
          </w:rPr>
          <w:fldChar w:fldCharType="end"/>
        </w:r>
      </w:hyperlink>
    </w:p>
    <w:p w14:paraId="5484DE78" w14:textId="46FDF878"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8410D6">
          <w:rPr>
            <w:rStyle w:val="Hyperlink"/>
            <w:rFonts w:ascii="Times New Roman" w:hAnsi="Times New Roman" w:cs="Times New Roman"/>
            <w:noProof/>
            <w:sz w:val="24"/>
            <w:szCs w:val="24"/>
          </w:rPr>
          <w:t>Figure 8. Effective context length where the first 4 tokens from the input is passed to the 4</w:t>
        </w:r>
        <w:r w:rsidR="00565BCC" w:rsidRPr="008410D6">
          <w:rPr>
            <w:rStyle w:val="Hyperlink"/>
            <w:rFonts w:ascii="Times New Roman" w:hAnsi="Times New Roman" w:cs="Times New Roman"/>
            <w:noProof/>
            <w:sz w:val="24"/>
            <w:szCs w:val="24"/>
            <w:vertAlign w:val="superscript"/>
          </w:rPr>
          <w:t>th</w:t>
        </w:r>
        <w:r w:rsidR="00565BCC" w:rsidRPr="008410D6">
          <w:rPr>
            <w:rStyle w:val="Hyperlink"/>
            <w:rFonts w:ascii="Times New Roman" w:hAnsi="Times New Roman" w:cs="Times New Roman"/>
            <w:noProof/>
            <w:sz w:val="24"/>
            <w:szCs w:val="24"/>
          </w:rPr>
          <w:t xml:space="preserve"> token of the Layer 1 which passed to the 7</w:t>
        </w:r>
        <w:r w:rsidR="00565BCC" w:rsidRPr="008410D6">
          <w:rPr>
            <w:rStyle w:val="Hyperlink"/>
            <w:rFonts w:ascii="Times New Roman" w:hAnsi="Times New Roman" w:cs="Times New Roman"/>
            <w:noProof/>
            <w:sz w:val="24"/>
            <w:szCs w:val="24"/>
            <w:vertAlign w:val="superscript"/>
          </w:rPr>
          <w:t>th</w:t>
        </w:r>
        <w:r w:rsidR="00565BCC" w:rsidRPr="008410D6">
          <w:rPr>
            <w:rStyle w:val="Hyperlink"/>
            <w:rFonts w:ascii="Times New Roman" w:hAnsi="Times New Roman" w:cs="Times New Roman"/>
            <w:noProof/>
            <w:sz w:val="24"/>
            <w:szCs w:val="24"/>
          </w:rPr>
          <w:t xml:space="preserve"> token of layer 2. Even though the 1</w:t>
        </w:r>
        <w:r w:rsidR="00565BCC" w:rsidRPr="008410D6">
          <w:rPr>
            <w:rStyle w:val="Hyperlink"/>
            <w:rFonts w:ascii="Times New Roman" w:hAnsi="Times New Roman" w:cs="Times New Roman"/>
            <w:noProof/>
            <w:sz w:val="24"/>
            <w:szCs w:val="24"/>
            <w:vertAlign w:val="superscript"/>
          </w:rPr>
          <w:t>st</w:t>
        </w:r>
        <w:r w:rsidR="00565BCC" w:rsidRPr="008410D6">
          <w:rPr>
            <w:rStyle w:val="Hyperlink"/>
            <w:rFonts w:ascii="Times New Roman" w:hAnsi="Times New Roman" w:cs="Times New Roman"/>
            <w:noProof/>
            <w:sz w:val="24"/>
            <w:szCs w:val="24"/>
          </w:rPr>
          <w:t xml:space="preserve"> token is not directly related to the 7</w:t>
        </w:r>
        <w:r w:rsidR="00565BCC" w:rsidRPr="008410D6">
          <w:rPr>
            <w:rStyle w:val="Hyperlink"/>
            <w:rFonts w:ascii="Times New Roman" w:hAnsi="Times New Roman" w:cs="Times New Roman"/>
            <w:noProof/>
            <w:sz w:val="24"/>
            <w:szCs w:val="24"/>
            <w:vertAlign w:val="superscript"/>
          </w:rPr>
          <w:t>th</w:t>
        </w:r>
        <w:r w:rsidR="00565BCC" w:rsidRPr="008410D6">
          <w:rPr>
            <w:rStyle w:val="Hyperlink"/>
            <w:rFonts w:ascii="Times New Roman" w:hAnsi="Times New Roman" w:cs="Times New Roman"/>
            <w:noProof/>
            <w:sz w:val="24"/>
            <w:szCs w:val="24"/>
          </w:rPr>
          <w:t xml:space="preserve"> token, its related via the layer 1 which contains the information about the 1</w:t>
        </w:r>
        <w:r w:rsidR="00565BCC" w:rsidRPr="008410D6">
          <w:rPr>
            <w:rStyle w:val="Hyperlink"/>
            <w:rFonts w:ascii="Times New Roman" w:hAnsi="Times New Roman" w:cs="Times New Roman"/>
            <w:noProof/>
            <w:sz w:val="24"/>
            <w:szCs w:val="24"/>
            <w:vertAlign w:val="superscript"/>
          </w:rPr>
          <w:t>st</w:t>
        </w:r>
        <w:r w:rsidR="00565BCC" w:rsidRPr="008410D6">
          <w:rPr>
            <w:rStyle w:val="Hyperlink"/>
            <w:rFonts w:ascii="Times New Roman" w:hAnsi="Times New Roman" w:cs="Times New Roman"/>
            <w:noProof/>
            <w:sz w:val="24"/>
            <w:szCs w:val="24"/>
          </w:rPr>
          <w:t xml:space="preserve"> token. [source: (Jiang et al.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1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28</w:t>
        </w:r>
        <w:r w:rsidR="00565BCC" w:rsidRPr="008410D6">
          <w:rPr>
            <w:rFonts w:ascii="Times New Roman" w:hAnsi="Times New Roman"/>
            <w:noProof/>
            <w:webHidden/>
            <w:sz w:val="24"/>
            <w:szCs w:val="24"/>
          </w:rPr>
          <w:fldChar w:fldCharType="end"/>
        </w:r>
      </w:hyperlink>
    </w:p>
    <w:p w14:paraId="08577C1C" w14:textId="513D2CAA"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8410D6">
          <w:rPr>
            <w:rStyle w:val="Hyperlink"/>
            <w:rFonts w:ascii="Times New Roman" w:hAnsi="Times New Roman" w:cs="Times New Roman"/>
            <w:noProof/>
            <w:sz w:val="24"/>
            <w:szCs w:val="24"/>
          </w:rPr>
          <w:t>Figure 9. Helpfulness human evaluation results for Llama-3 compared to other open-source and closed-source models. [source: (Dubey et al. 2024)].</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2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30</w:t>
        </w:r>
        <w:r w:rsidR="00565BCC" w:rsidRPr="008410D6">
          <w:rPr>
            <w:rFonts w:ascii="Times New Roman" w:hAnsi="Times New Roman"/>
            <w:noProof/>
            <w:webHidden/>
            <w:sz w:val="24"/>
            <w:szCs w:val="24"/>
          </w:rPr>
          <w:fldChar w:fldCharType="end"/>
        </w:r>
      </w:hyperlink>
    </w:p>
    <w:p w14:paraId="1F4101D6" w14:textId="6FA8E975"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8410D6">
          <w:rPr>
            <w:rStyle w:val="Hyperlink"/>
            <w:rFonts w:ascii="Times New Roman" w:hAnsi="Times New Roman" w:cs="Times New Roman"/>
            <w:noProof/>
            <w:sz w:val="24"/>
            <w:szCs w:val="24"/>
          </w:rPr>
          <w:t>Figure 10. Example of Knowledge Graph with three nodes and two relationships between them. Passenger entity can have multiple relationships with the flight entity such as Boards and Book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3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33</w:t>
        </w:r>
        <w:r w:rsidR="00565BCC" w:rsidRPr="008410D6">
          <w:rPr>
            <w:rFonts w:ascii="Times New Roman" w:hAnsi="Times New Roman"/>
            <w:noProof/>
            <w:webHidden/>
            <w:sz w:val="24"/>
            <w:szCs w:val="24"/>
          </w:rPr>
          <w:fldChar w:fldCharType="end"/>
        </w:r>
      </w:hyperlink>
    </w:p>
    <w:p w14:paraId="1BF0230B" w14:textId="32419F7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8410D6">
          <w:rPr>
            <w:rStyle w:val="Hyperlink"/>
            <w:rFonts w:ascii="Times New Roman" w:hAnsi="Times New Roman" w:cs="Times New Roman"/>
            <w:noProof/>
            <w:sz w:val="24"/>
            <w:szCs w:val="24"/>
          </w:rPr>
          <w:t>Figure 11. Working of Retrieval Augmented Generation (RAG) [source: (Lewis et al. 2021)].</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4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36</w:t>
        </w:r>
        <w:r w:rsidR="00565BCC" w:rsidRPr="008410D6">
          <w:rPr>
            <w:rFonts w:ascii="Times New Roman" w:hAnsi="Times New Roman"/>
            <w:noProof/>
            <w:webHidden/>
            <w:sz w:val="24"/>
            <w:szCs w:val="24"/>
          </w:rPr>
          <w:fldChar w:fldCharType="end"/>
        </w:r>
      </w:hyperlink>
    </w:p>
    <w:p w14:paraId="667D2E97" w14:textId="7863312D"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8410D6">
          <w:rPr>
            <w:rStyle w:val="Hyperlink"/>
            <w:rFonts w:ascii="Times New Roman" w:hAnsi="Times New Roman" w:cs="Times New Roman"/>
            <w:noProof/>
            <w:sz w:val="24"/>
            <w:szCs w:val="24"/>
          </w:rPr>
          <w:t>Figure 12. Bi-encoder and Cross-encoder architecture [source: (Singh 2024)].</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5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41</w:t>
        </w:r>
        <w:r w:rsidR="00565BCC" w:rsidRPr="008410D6">
          <w:rPr>
            <w:rFonts w:ascii="Times New Roman" w:hAnsi="Times New Roman"/>
            <w:noProof/>
            <w:webHidden/>
            <w:sz w:val="24"/>
            <w:szCs w:val="24"/>
          </w:rPr>
          <w:fldChar w:fldCharType="end"/>
        </w:r>
      </w:hyperlink>
    </w:p>
    <w:p w14:paraId="6B714FA3" w14:textId="2CC4B219"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8410D6">
          <w:rPr>
            <w:rStyle w:val="Hyperlink"/>
            <w:rFonts w:ascii="Times New Roman" w:hAnsi="Times New Roman" w:cs="Times New Roman"/>
            <w:noProof/>
            <w:sz w:val="24"/>
            <w:szCs w:val="24"/>
          </w:rPr>
          <w:t>Figure 13. Data preparation for Multiple Negative Ranking Loss [source: Nicholas Broad,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6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45</w:t>
        </w:r>
        <w:r w:rsidR="00565BCC" w:rsidRPr="008410D6">
          <w:rPr>
            <w:rFonts w:ascii="Times New Roman" w:hAnsi="Times New Roman"/>
            <w:noProof/>
            <w:webHidden/>
            <w:sz w:val="24"/>
            <w:szCs w:val="24"/>
          </w:rPr>
          <w:fldChar w:fldCharType="end"/>
        </w:r>
      </w:hyperlink>
    </w:p>
    <w:p w14:paraId="750918EC" w14:textId="111D1ADE"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8410D6">
          <w:rPr>
            <w:rStyle w:val="Hyperlink"/>
            <w:rFonts w:ascii="Times New Roman" w:hAnsi="Times New Roman" w:cs="Times New Roman"/>
            <w:noProof/>
            <w:sz w:val="24"/>
            <w:szCs w:val="24"/>
          </w:rPr>
          <w:t>Figure 14. Formation of similarity matrix using embeddings created by stacking individual sentence embeddings [source: Nicholas Broad,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7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46</w:t>
        </w:r>
        <w:r w:rsidR="00565BCC" w:rsidRPr="008410D6">
          <w:rPr>
            <w:rFonts w:ascii="Times New Roman" w:hAnsi="Times New Roman"/>
            <w:noProof/>
            <w:webHidden/>
            <w:sz w:val="24"/>
            <w:szCs w:val="24"/>
          </w:rPr>
          <w:fldChar w:fldCharType="end"/>
        </w:r>
      </w:hyperlink>
    </w:p>
    <w:p w14:paraId="790E078C" w14:textId="22719ED7"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8410D6">
          <w:rPr>
            <w:rStyle w:val="Hyperlink"/>
            <w:rFonts w:ascii="Times New Roman" w:hAnsi="Times New Roman" w:cs="Times New Roman"/>
            <w:noProof/>
            <w:sz w:val="24"/>
            <w:szCs w:val="24"/>
          </w:rPr>
          <w:t>Figure 15. Comparison of NDCG with other metrics [source: Aporia,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8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53</w:t>
        </w:r>
        <w:r w:rsidR="00565BCC" w:rsidRPr="008410D6">
          <w:rPr>
            <w:rFonts w:ascii="Times New Roman" w:hAnsi="Times New Roman"/>
            <w:noProof/>
            <w:webHidden/>
            <w:sz w:val="24"/>
            <w:szCs w:val="24"/>
          </w:rPr>
          <w:fldChar w:fldCharType="end"/>
        </w:r>
      </w:hyperlink>
    </w:p>
    <w:p w14:paraId="2A4482C4" w14:textId="7456F11E"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8410D6">
          <w:rPr>
            <w:rStyle w:val="Hyperlink"/>
            <w:rFonts w:ascii="Times New Roman" w:hAnsi="Times New Roman" w:cs="Times New Roman"/>
            <w:noProof/>
            <w:sz w:val="24"/>
            <w:szCs w:val="24"/>
          </w:rPr>
          <w:t>Figure 16. Category of Issues suggested by LLM on the dataset created.</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29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57</w:t>
        </w:r>
        <w:r w:rsidR="00565BCC" w:rsidRPr="008410D6">
          <w:rPr>
            <w:rFonts w:ascii="Times New Roman" w:hAnsi="Times New Roman"/>
            <w:noProof/>
            <w:webHidden/>
            <w:sz w:val="24"/>
            <w:szCs w:val="24"/>
          </w:rPr>
          <w:fldChar w:fldCharType="end"/>
        </w:r>
      </w:hyperlink>
    </w:p>
    <w:p w14:paraId="21596B40" w14:textId="5E202E17"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8410D6">
          <w:rPr>
            <w:rStyle w:val="Hyperlink"/>
            <w:rFonts w:ascii="Times New Roman" w:hAnsi="Times New Roman" w:cs="Times New Roman"/>
            <w:noProof/>
            <w:sz w:val="24"/>
            <w:szCs w:val="24"/>
          </w:rPr>
          <w:t>Figure 17. Monthly number of flights taking off in the dataset.</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0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58</w:t>
        </w:r>
        <w:r w:rsidR="00565BCC" w:rsidRPr="008410D6">
          <w:rPr>
            <w:rFonts w:ascii="Times New Roman" w:hAnsi="Times New Roman"/>
            <w:noProof/>
            <w:webHidden/>
            <w:sz w:val="24"/>
            <w:szCs w:val="24"/>
          </w:rPr>
          <w:fldChar w:fldCharType="end"/>
        </w:r>
      </w:hyperlink>
    </w:p>
    <w:p w14:paraId="7E744C1D" w14:textId="597607D2"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8410D6">
          <w:rPr>
            <w:rStyle w:val="Hyperlink"/>
            <w:rFonts w:ascii="Times New Roman" w:hAnsi="Times New Roman" w:cs="Times New Roman"/>
            <w:noProof/>
            <w:sz w:val="24"/>
            <w:szCs w:val="24"/>
          </w:rPr>
          <w:t>Figure 18. Percentage of Acceptable Recommendations created by LLM that is coherent with real world scenario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1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58</w:t>
        </w:r>
        <w:r w:rsidR="00565BCC" w:rsidRPr="008410D6">
          <w:rPr>
            <w:rFonts w:ascii="Times New Roman" w:hAnsi="Times New Roman"/>
            <w:noProof/>
            <w:webHidden/>
            <w:sz w:val="24"/>
            <w:szCs w:val="24"/>
          </w:rPr>
          <w:fldChar w:fldCharType="end"/>
        </w:r>
      </w:hyperlink>
    </w:p>
    <w:p w14:paraId="4E98FAE2" w14:textId="2C69BBE8"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8410D6">
          <w:rPr>
            <w:rStyle w:val="Hyperlink"/>
            <w:rFonts w:ascii="Times New Roman" w:hAnsi="Times New Roman" w:cs="Times New Roman"/>
            <w:noProof/>
            <w:sz w:val="24"/>
            <w:szCs w:val="24"/>
          </w:rPr>
          <w:t>Figure 19. Acceptable Recommendation based on membership level.</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2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59</w:t>
        </w:r>
        <w:r w:rsidR="00565BCC" w:rsidRPr="008410D6">
          <w:rPr>
            <w:rFonts w:ascii="Times New Roman" w:hAnsi="Times New Roman"/>
            <w:noProof/>
            <w:webHidden/>
            <w:sz w:val="24"/>
            <w:szCs w:val="24"/>
          </w:rPr>
          <w:fldChar w:fldCharType="end"/>
        </w:r>
      </w:hyperlink>
    </w:p>
    <w:p w14:paraId="5DDD7DCD" w14:textId="7CF671AF"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8410D6">
          <w:rPr>
            <w:rStyle w:val="Hyperlink"/>
            <w:rFonts w:ascii="Times New Roman" w:hAnsi="Times New Roman" w:cs="Times New Roman"/>
            <w:noProof/>
            <w:sz w:val="24"/>
            <w:szCs w:val="24"/>
          </w:rPr>
          <w:t>Figure 20. Architecture of a simple recommender system using LLM.</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3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1</w:t>
        </w:r>
        <w:r w:rsidR="00565BCC" w:rsidRPr="008410D6">
          <w:rPr>
            <w:rFonts w:ascii="Times New Roman" w:hAnsi="Times New Roman"/>
            <w:noProof/>
            <w:webHidden/>
            <w:sz w:val="24"/>
            <w:szCs w:val="24"/>
          </w:rPr>
          <w:fldChar w:fldCharType="end"/>
        </w:r>
      </w:hyperlink>
    </w:p>
    <w:p w14:paraId="1530092D" w14:textId="28F4503B"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8410D6">
          <w:rPr>
            <w:rStyle w:val="Hyperlink"/>
            <w:rFonts w:ascii="Times New Roman" w:hAnsi="Times New Roman" w:cs="Times New Roman"/>
            <w:noProof/>
            <w:sz w:val="24"/>
            <w:szCs w:val="24"/>
          </w:rPr>
          <w:t>Figure 21. Recommender with Knowledge Graph (KG).</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4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3</w:t>
        </w:r>
        <w:r w:rsidR="00565BCC" w:rsidRPr="008410D6">
          <w:rPr>
            <w:rFonts w:ascii="Times New Roman" w:hAnsi="Times New Roman"/>
            <w:noProof/>
            <w:webHidden/>
            <w:sz w:val="24"/>
            <w:szCs w:val="24"/>
          </w:rPr>
          <w:fldChar w:fldCharType="end"/>
        </w:r>
      </w:hyperlink>
    </w:p>
    <w:p w14:paraId="6EDCC5CE" w14:textId="5F35E237"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8410D6">
          <w:rPr>
            <w:rStyle w:val="Hyperlink"/>
            <w:rFonts w:ascii="Times New Roman" w:hAnsi="Times New Roman" w:cs="Times New Roman"/>
            <w:noProof/>
            <w:sz w:val="24"/>
            <w:szCs w:val="24"/>
          </w:rPr>
          <w:t>Figure 22. A sub-section of the Knowledge Graph (KG).</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5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4</w:t>
        </w:r>
        <w:r w:rsidR="00565BCC" w:rsidRPr="008410D6">
          <w:rPr>
            <w:rFonts w:ascii="Times New Roman" w:hAnsi="Times New Roman"/>
            <w:noProof/>
            <w:webHidden/>
            <w:sz w:val="24"/>
            <w:szCs w:val="24"/>
          </w:rPr>
          <w:fldChar w:fldCharType="end"/>
        </w:r>
      </w:hyperlink>
    </w:p>
    <w:p w14:paraId="269D7476" w14:textId="3C761F4B"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8410D6">
          <w:rPr>
            <w:rStyle w:val="Hyperlink"/>
            <w:rFonts w:ascii="Times New Roman" w:hAnsi="Times New Roman" w:cs="Times New Roman"/>
            <w:noProof/>
            <w:sz w:val="24"/>
            <w:szCs w:val="24"/>
          </w:rPr>
          <w:t>Figure 23. An Enlarged view of the relationships between the nodes in the KG.</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6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4</w:t>
        </w:r>
        <w:r w:rsidR="00565BCC" w:rsidRPr="008410D6">
          <w:rPr>
            <w:rFonts w:ascii="Times New Roman" w:hAnsi="Times New Roman"/>
            <w:noProof/>
            <w:webHidden/>
            <w:sz w:val="24"/>
            <w:szCs w:val="24"/>
          </w:rPr>
          <w:fldChar w:fldCharType="end"/>
        </w:r>
      </w:hyperlink>
    </w:p>
    <w:p w14:paraId="018999AE" w14:textId="56C199CF"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8410D6">
          <w:rPr>
            <w:rStyle w:val="Hyperlink"/>
            <w:rFonts w:ascii="Times New Roman" w:hAnsi="Times New Roman" w:cs="Times New Roman"/>
            <w:noProof/>
            <w:sz w:val="24"/>
            <w:szCs w:val="24"/>
          </w:rPr>
          <w:t>Figure 24. Attributes of Review Node such as Membership_levelm embedding of the concatenated membership, review, and category, the acceptable recommendation.</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7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5</w:t>
        </w:r>
        <w:r w:rsidR="00565BCC" w:rsidRPr="008410D6">
          <w:rPr>
            <w:rFonts w:ascii="Times New Roman" w:hAnsi="Times New Roman"/>
            <w:noProof/>
            <w:webHidden/>
            <w:sz w:val="24"/>
            <w:szCs w:val="24"/>
          </w:rPr>
          <w:fldChar w:fldCharType="end"/>
        </w:r>
      </w:hyperlink>
    </w:p>
    <w:p w14:paraId="16D94E47" w14:textId="2F1A204C"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8410D6">
          <w:rPr>
            <w:rStyle w:val="Hyperlink"/>
            <w:rFonts w:ascii="Times New Roman" w:hAnsi="Times New Roman" w:cs="Times New Roman"/>
            <w:noProof/>
            <w:sz w:val="24"/>
            <w:szCs w:val="24"/>
          </w:rPr>
          <w:t>Figure 25. RAG Pipeline showing the different steps in the retrieval augmented generation and the way the result is returned to the user provided a query from the user is consumed by the system [source: (Özker 2024)].</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8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69</w:t>
        </w:r>
        <w:r w:rsidR="00565BCC" w:rsidRPr="008410D6">
          <w:rPr>
            <w:rFonts w:ascii="Times New Roman" w:hAnsi="Times New Roman"/>
            <w:noProof/>
            <w:webHidden/>
            <w:sz w:val="24"/>
            <w:szCs w:val="24"/>
          </w:rPr>
          <w:fldChar w:fldCharType="end"/>
        </w:r>
      </w:hyperlink>
    </w:p>
    <w:p w14:paraId="299CB7C3" w14:textId="31CCAE90"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8410D6">
          <w:rPr>
            <w:rStyle w:val="Hyperlink"/>
            <w:rFonts w:ascii="Times New Roman" w:hAnsi="Times New Roman" w:cs="Times New Roman"/>
            <w:noProof/>
            <w:sz w:val="24"/>
            <w:szCs w:val="24"/>
          </w:rPr>
          <w:t>Figure 26. The embeddings of the Train Dataset projected onto a 2-dimensional vector space with the query (red X) and the retrieved documents (green circle) as highlighted.</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39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71</w:t>
        </w:r>
        <w:r w:rsidR="00565BCC" w:rsidRPr="008410D6">
          <w:rPr>
            <w:rFonts w:ascii="Times New Roman" w:hAnsi="Times New Roman"/>
            <w:noProof/>
            <w:webHidden/>
            <w:sz w:val="24"/>
            <w:szCs w:val="24"/>
          </w:rPr>
          <w:fldChar w:fldCharType="end"/>
        </w:r>
      </w:hyperlink>
    </w:p>
    <w:p w14:paraId="7C427B21" w14:textId="17D48338"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8410D6">
          <w:rPr>
            <w:rStyle w:val="Hyperlink"/>
            <w:rFonts w:ascii="Times New Roman" w:hAnsi="Times New Roman" w:cs="Times New Roman"/>
            <w:noProof/>
            <w:sz w:val="24"/>
            <w:szCs w:val="24"/>
          </w:rPr>
          <w:t>Figure 27. Illustration of how bi-encoders and cross-encoders work together to improve result retrieval [source: Osanseviero, O., 2023].</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0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75</w:t>
        </w:r>
        <w:r w:rsidR="00565BCC" w:rsidRPr="008410D6">
          <w:rPr>
            <w:rFonts w:ascii="Times New Roman" w:hAnsi="Times New Roman"/>
            <w:noProof/>
            <w:webHidden/>
            <w:sz w:val="24"/>
            <w:szCs w:val="24"/>
          </w:rPr>
          <w:fldChar w:fldCharType="end"/>
        </w:r>
      </w:hyperlink>
    </w:p>
    <w:p w14:paraId="1D7AADE5" w14:textId="6B025DC3"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8410D6">
          <w:rPr>
            <w:rStyle w:val="Hyperlink"/>
            <w:rFonts w:ascii="Times New Roman" w:hAnsi="Times New Roman" w:cs="Times New Roman"/>
            <w:noProof/>
            <w:sz w:val="24"/>
            <w:szCs w:val="24"/>
          </w:rPr>
          <w:t>Figure 28. Mean value of the different metrics using Llama-2 as the LLM for the Simple Recommender without knowledge graph.</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1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0</w:t>
        </w:r>
        <w:r w:rsidR="00565BCC" w:rsidRPr="008410D6">
          <w:rPr>
            <w:rFonts w:ascii="Times New Roman" w:hAnsi="Times New Roman"/>
            <w:noProof/>
            <w:webHidden/>
            <w:sz w:val="24"/>
            <w:szCs w:val="24"/>
          </w:rPr>
          <w:fldChar w:fldCharType="end"/>
        </w:r>
      </w:hyperlink>
    </w:p>
    <w:p w14:paraId="066DE085" w14:textId="5F8E0926"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8410D6">
          <w:rPr>
            <w:rStyle w:val="Hyperlink"/>
            <w:rFonts w:ascii="Times New Roman" w:hAnsi="Times New Roman" w:cs="Times New Roman"/>
            <w:noProof/>
            <w:sz w:val="24"/>
            <w:szCs w:val="24"/>
          </w:rPr>
          <w:t>Figure 29. Mean value of the different metrics using Mistral as the LLM for the Simple Recommender.</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2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1</w:t>
        </w:r>
        <w:r w:rsidR="00565BCC" w:rsidRPr="008410D6">
          <w:rPr>
            <w:rFonts w:ascii="Times New Roman" w:hAnsi="Times New Roman"/>
            <w:noProof/>
            <w:webHidden/>
            <w:sz w:val="24"/>
            <w:szCs w:val="24"/>
          </w:rPr>
          <w:fldChar w:fldCharType="end"/>
        </w:r>
      </w:hyperlink>
    </w:p>
    <w:p w14:paraId="404AF5E1" w14:textId="4C1876D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8410D6">
          <w:rPr>
            <w:rStyle w:val="Hyperlink"/>
            <w:rFonts w:ascii="Times New Roman" w:hAnsi="Times New Roman" w:cs="Times New Roman"/>
            <w:noProof/>
            <w:sz w:val="24"/>
            <w:szCs w:val="24"/>
          </w:rPr>
          <w:t>Figure 30. Violin plot of the data distribution for Llama-2 result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3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2</w:t>
        </w:r>
        <w:r w:rsidR="00565BCC" w:rsidRPr="008410D6">
          <w:rPr>
            <w:rFonts w:ascii="Times New Roman" w:hAnsi="Times New Roman"/>
            <w:noProof/>
            <w:webHidden/>
            <w:sz w:val="24"/>
            <w:szCs w:val="24"/>
          </w:rPr>
          <w:fldChar w:fldCharType="end"/>
        </w:r>
      </w:hyperlink>
    </w:p>
    <w:p w14:paraId="16C78EFC" w14:textId="723DCE53"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8410D6">
          <w:rPr>
            <w:rStyle w:val="Hyperlink"/>
            <w:rFonts w:ascii="Times New Roman" w:hAnsi="Times New Roman" w:cs="Times New Roman"/>
            <w:noProof/>
            <w:sz w:val="24"/>
            <w:szCs w:val="24"/>
          </w:rPr>
          <w:t>Figure 31. Violin plot of the data distribution for Mistral result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4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2</w:t>
        </w:r>
        <w:r w:rsidR="00565BCC" w:rsidRPr="008410D6">
          <w:rPr>
            <w:rFonts w:ascii="Times New Roman" w:hAnsi="Times New Roman"/>
            <w:noProof/>
            <w:webHidden/>
            <w:sz w:val="24"/>
            <w:szCs w:val="24"/>
          </w:rPr>
          <w:fldChar w:fldCharType="end"/>
        </w:r>
      </w:hyperlink>
    </w:p>
    <w:p w14:paraId="00C50FA6" w14:textId="3B30F54C"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8410D6">
          <w:rPr>
            <w:rStyle w:val="Hyperlink"/>
            <w:rFonts w:ascii="Times New Roman" w:hAnsi="Times New Roman" w:cs="Times New Roman"/>
            <w:noProof/>
            <w:sz w:val="24"/>
            <w:szCs w:val="24"/>
          </w:rPr>
          <w:t>Figure 32. Mean value of metrics illustrated for a Zero-shot Recommender with KG implementation with Llama-2 as the LLM. The results have an improved score when compared to the one without KG.</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5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3</w:t>
        </w:r>
        <w:r w:rsidR="00565BCC" w:rsidRPr="008410D6">
          <w:rPr>
            <w:rFonts w:ascii="Times New Roman" w:hAnsi="Times New Roman"/>
            <w:noProof/>
            <w:webHidden/>
            <w:sz w:val="24"/>
            <w:szCs w:val="24"/>
          </w:rPr>
          <w:fldChar w:fldCharType="end"/>
        </w:r>
      </w:hyperlink>
    </w:p>
    <w:p w14:paraId="22F60C54" w14:textId="753D3418"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8410D6">
          <w:rPr>
            <w:rStyle w:val="Hyperlink"/>
            <w:rFonts w:ascii="Times New Roman" w:hAnsi="Times New Roman" w:cs="Times New Roman"/>
            <w:noProof/>
            <w:sz w:val="24"/>
            <w:szCs w:val="24"/>
          </w:rPr>
          <w:t>Figure 33. Mean value of metrics illustrated for a Zero-shot Recommender with KG implementation with Mistral as the LLM. The results have an improved score when compared to the one without KG.</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6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4</w:t>
        </w:r>
        <w:r w:rsidR="00565BCC" w:rsidRPr="008410D6">
          <w:rPr>
            <w:rFonts w:ascii="Times New Roman" w:hAnsi="Times New Roman"/>
            <w:noProof/>
            <w:webHidden/>
            <w:sz w:val="24"/>
            <w:szCs w:val="24"/>
          </w:rPr>
          <w:fldChar w:fldCharType="end"/>
        </w:r>
      </w:hyperlink>
    </w:p>
    <w:p w14:paraId="5443AEC2" w14:textId="6C7EBAD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8410D6">
          <w:rPr>
            <w:rStyle w:val="Hyperlink"/>
            <w:rFonts w:ascii="Times New Roman" w:hAnsi="Times New Roman" w:cs="Times New Roman"/>
            <w:noProof/>
            <w:sz w:val="24"/>
            <w:szCs w:val="24"/>
          </w:rPr>
          <w:t>Figure 34. Violin Plot showing the distribution of results for Llama-2 for Recommender with KG the median score highlighted.</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7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5</w:t>
        </w:r>
        <w:r w:rsidR="00565BCC" w:rsidRPr="008410D6">
          <w:rPr>
            <w:rFonts w:ascii="Times New Roman" w:hAnsi="Times New Roman"/>
            <w:noProof/>
            <w:webHidden/>
            <w:sz w:val="24"/>
            <w:szCs w:val="24"/>
          </w:rPr>
          <w:fldChar w:fldCharType="end"/>
        </w:r>
      </w:hyperlink>
    </w:p>
    <w:p w14:paraId="43942F51" w14:textId="24EFEAF0"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8410D6">
          <w:rPr>
            <w:rStyle w:val="Hyperlink"/>
            <w:rFonts w:ascii="Times New Roman" w:hAnsi="Times New Roman"/>
            <w:noProof/>
            <w:sz w:val="24"/>
            <w:szCs w:val="24"/>
          </w:rPr>
          <w:t xml:space="preserve">Figure 35. Violin Plot </w:t>
        </w:r>
        <w:r w:rsidR="00565BCC" w:rsidRPr="008410D6">
          <w:rPr>
            <w:rStyle w:val="Hyperlink"/>
            <w:rFonts w:ascii="Times New Roman" w:hAnsi="Times New Roman" w:cs="Times New Roman"/>
            <w:noProof/>
            <w:sz w:val="24"/>
            <w:szCs w:val="24"/>
          </w:rPr>
          <w:t>showing</w:t>
        </w:r>
        <w:r w:rsidR="00565BCC" w:rsidRPr="008410D6">
          <w:rPr>
            <w:rStyle w:val="Hyperlink"/>
            <w:rFonts w:ascii="Times New Roman" w:hAnsi="Times New Roman"/>
            <w:noProof/>
            <w:sz w:val="24"/>
            <w:szCs w:val="24"/>
          </w:rPr>
          <w:t xml:space="preserve"> the distribution of results for Mistral for Recommender with KG with the median score highlighted.</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8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5</w:t>
        </w:r>
        <w:r w:rsidR="00565BCC" w:rsidRPr="008410D6">
          <w:rPr>
            <w:rFonts w:ascii="Times New Roman" w:hAnsi="Times New Roman"/>
            <w:noProof/>
            <w:webHidden/>
            <w:sz w:val="24"/>
            <w:szCs w:val="24"/>
          </w:rPr>
          <w:fldChar w:fldCharType="end"/>
        </w:r>
      </w:hyperlink>
    </w:p>
    <w:p w14:paraId="26E808B3" w14:textId="70976939"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8410D6">
          <w:rPr>
            <w:rStyle w:val="Hyperlink"/>
            <w:rFonts w:ascii="Times New Roman" w:hAnsi="Times New Roman" w:cs="Times New Roman"/>
            <w:noProof/>
            <w:sz w:val="24"/>
            <w:szCs w:val="24"/>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49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7</w:t>
        </w:r>
        <w:r w:rsidR="00565BCC" w:rsidRPr="008410D6">
          <w:rPr>
            <w:rFonts w:ascii="Times New Roman" w:hAnsi="Times New Roman"/>
            <w:noProof/>
            <w:webHidden/>
            <w:sz w:val="24"/>
            <w:szCs w:val="24"/>
          </w:rPr>
          <w:fldChar w:fldCharType="end"/>
        </w:r>
      </w:hyperlink>
    </w:p>
    <w:p w14:paraId="2EA27F70" w14:textId="26FA1C7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8410D6">
          <w:rPr>
            <w:rStyle w:val="Hyperlink"/>
            <w:rFonts w:ascii="Times New Roman" w:hAnsi="Times New Roman" w:cs="Times New Roman"/>
            <w:noProof/>
            <w:sz w:val="24"/>
            <w:szCs w:val="24"/>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0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8</w:t>
        </w:r>
        <w:r w:rsidR="00565BCC" w:rsidRPr="008410D6">
          <w:rPr>
            <w:rFonts w:ascii="Times New Roman" w:hAnsi="Times New Roman"/>
            <w:noProof/>
            <w:webHidden/>
            <w:sz w:val="24"/>
            <w:szCs w:val="24"/>
          </w:rPr>
          <w:fldChar w:fldCharType="end"/>
        </w:r>
      </w:hyperlink>
    </w:p>
    <w:p w14:paraId="2AFFBF4F" w14:textId="13FF3C42"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8410D6">
          <w:rPr>
            <w:rStyle w:val="Hyperlink"/>
            <w:rFonts w:ascii="Times New Roman" w:hAnsi="Times New Roman" w:cs="Times New Roman"/>
            <w:noProof/>
            <w:sz w:val="24"/>
            <w:szCs w:val="24"/>
          </w:rPr>
          <w:t>Figure 38. The performance metrics of BAAI/bge-small-en-v1.5 embedding on the test data after fine-tuning. The improved figures show the improvement in performance of the results when using the fine-tuned embedding model.</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1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8</w:t>
        </w:r>
        <w:r w:rsidR="00565BCC" w:rsidRPr="008410D6">
          <w:rPr>
            <w:rFonts w:ascii="Times New Roman" w:hAnsi="Times New Roman"/>
            <w:noProof/>
            <w:webHidden/>
            <w:sz w:val="24"/>
            <w:szCs w:val="24"/>
          </w:rPr>
          <w:fldChar w:fldCharType="end"/>
        </w:r>
      </w:hyperlink>
    </w:p>
    <w:p w14:paraId="305B0873" w14:textId="36AB0591"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8410D6">
          <w:rPr>
            <w:rStyle w:val="Hyperlink"/>
            <w:rFonts w:ascii="Times New Roman" w:hAnsi="Times New Roman" w:cs="Times New Roman"/>
            <w:noProof/>
            <w:sz w:val="24"/>
            <w:szCs w:val="24"/>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2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89</w:t>
        </w:r>
        <w:r w:rsidR="00565BCC" w:rsidRPr="008410D6">
          <w:rPr>
            <w:rFonts w:ascii="Times New Roman" w:hAnsi="Times New Roman"/>
            <w:noProof/>
            <w:webHidden/>
            <w:sz w:val="24"/>
            <w:szCs w:val="24"/>
          </w:rPr>
          <w:fldChar w:fldCharType="end"/>
        </w:r>
      </w:hyperlink>
    </w:p>
    <w:p w14:paraId="2F5FF9F2" w14:textId="02EB074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8410D6">
          <w:rPr>
            <w:rStyle w:val="Hyperlink"/>
            <w:rFonts w:ascii="Times New Roman" w:hAnsi="Times New Roman" w:cs="Times New Roman"/>
            <w:noProof/>
            <w:sz w:val="24"/>
            <w:szCs w:val="24"/>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3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0</w:t>
        </w:r>
        <w:r w:rsidR="00565BCC" w:rsidRPr="008410D6">
          <w:rPr>
            <w:rFonts w:ascii="Times New Roman" w:hAnsi="Times New Roman"/>
            <w:noProof/>
            <w:webHidden/>
            <w:sz w:val="24"/>
            <w:szCs w:val="24"/>
          </w:rPr>
          <w:fldChar w:fldCharType="end"/>
        </w:r>
      </w:hyperlink>
    </w:p>
    <w:p w14:paraId="10048E69" w14:textId="610F7C73"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8410D6">
          <w:rPr>
            <w:rStyle w:val="Hyperlink"/>
            <w:rFonts w:ascii="Times New Roman" w:hAnsi="Times New Roman" w:cs="Times New Roman"/>
            <w:noProof/>
            <w:sz w:val="24"/>
            <w:szCs w:val="24"/>
          </w:rPr>
          <w:t xml:space="preserve">Figure 41. The performance metrics of Sentence-transformers/all-MiniLM-L6-v2 for the Sherlock Holmes Dataset on the test data. All of the metrics values shows a decrease when compared to the </w:t>
        </w:r>
        <w:r w:rsidR="00565BCC" w:rsidRPr="008410D6">
          <w:rPr>
            <w:rStyle w:val="Hyperlink"/>
            <w:rFonts w:ascii="Times New Roman" w:hAnsi="Times New Roman"/>
            <w:noProof/>
            <w:sz w:val="24"/>
            <w:szCs w:val="24"/>
          </w:rPr>
          <w:t>fine-tuned BAAI/bge-small-en-v1.5.</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4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0</w:t>
        </w:r>
        <w:r w:rsidR="00565BCC" w:rsidRPr="008410D6">
          <w:rPr>
            <w:rFonts w:ascii="Times New Roman" w:hAnsi="Times New Roman"/>
            <w:noProof/>
            <w:webHidden/>
            <w:sz w:val="24"/>
            <w:szCs w:val="24"/>
          </w:rPr>
          <w:fldChar w:fldCharType="end"/>
        </w:r>
      </w:hyperlink>
    </w:p>
    <w:p w14:paraId="19D80F4A" w14:textId="18C12413"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8410D6">
          <w:rPr>
            <w:rStyle w:val="Hyperlink"/>
            <w:rFonts w:ascii="Times New Roman" w:hAnsi="Times New Roman" w:cs="Times New Roman"/>
            <w:noProof/>
            <w:sz w:val="24"/>
            <w:szCs w:val="24"/>
          </w:rPr>
          <w:t xml:space="preserve">Figure 42. The performance metrics of int/float/multilingual-E5-small embedding for the Sherlock Holmes Dataset on the test data at different values of k. The metrics demonstrate a </w:t>
        </w:r>
        <w:r w:rsidR="00565BCC" w:rsidRPr="008410D6">
          <w:rPr>
            <w:rStyle w:val="Hyperlink"/>
            <w:rFonts w:ascii="Times New Roman" w:hAnsi="Times New Roman" w:cs="Times New Roman"/>
            <w:noProof/>
            <w:sz w:val="24"/>
            <w:szCs w:val="24"/>
          </w:rPr>
          <w:lastRenderedPageBreak/>
          <w:t>notable similarity in results when compared to the fine-tuned BAAI/bge-small-en-v1.5 model.</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5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1</w:t>
        </w:r>
        <w:r w:rsidR="00565BCC" w:rsidRPr="008410D6">
          <w:rPr>
            <w:rFonts w:ascii="Times New Roman" w:hAnsi="Times New Roman"/>
            <w:noProof/>
            <w:webHidden/>
            <w:sz w:val="24"/>
            <w:szCs w:val="24"/>
          </w:rPr>
          <w:fldChar w:fldCharType="end"/>
        </w:r>
      </w:hyperlink>
    </w:p>
    <w:p w14:paraId="10CF45C1" w14:textId="247CFB7C"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8410D6">
          <w:rPr>
            <w:rStyle w:val="Hyperlink"/>
            <w:rFonts w:ascii="Times New Roman" w:hAnsi="Times New Roman" w:cs="Times New Roman"/>
            <w:noProof/>
            <w:sz w:val="24"/>
            <w:szCs w:val="24"/>
          </w:rPr>
          <w:t>Figure 43. The performance metrics of fine-tuned int/float/multilingual-E5-small embedding for the Sherlock Holmes Dataset on the test data.</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6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2</w:t>
        </w:r>
        <w:r w:rsidR="00565BCC" w:rsidRPr="008410D6">
          <w:rPr>
            <w:rFonts w:ascii="Times New Roman" w:hAnsi="Times New Roman"/>
            <w:noProof/>
            <w:webHidden/>
            <w:sz w:val="24"/>
            <w:szCs w:val="24"/>
          </w:rPr>
          <w:fldChar w:fldCharType="end"/>
        </w:r>
      </w:hyperlink>
    </w:p>
    <w:p w14:paraId="7AB3B59B" w14:textId="4FB446C4"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8410D6">
          <w:rPr>
            <w:rStyle w:val="Hyperlink"/>
            <w:rFonts w:ascii="Times New Roman" w:hAnsi="Times New Roman" w:cs="Times New Roman"/>
            <w:noProof/>
            <w:sz w:val="24"/>
            <w:szCs w:val="24"/>
          </w:rPr>
          <w:t>Figure 44. The pictorial representation of the vectors represented on 2-dimensional plane for the fine-tuned int/float/multilingual-E5-small.</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7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3</w:t>
        </w:r>
        <w:r w:rsidR="00565BCC" w:rsidRPr="008410D6">
          <w:rPr>
            <w:rFonts w:ascii="Times New Roman" w:hAnsi="Times New Roman"/>
            <w:noProof/>
            <w:webHidden/>
            <w:sz w:val="24"/>
            <w:szCs w:val="24"/>
          </w:rPr>
          <w:fldChar w:fldCharType="end"/>
        </w:r>
      </w:hyperlink>
    </w:p>
    <w:p w14:paraId="5B4AF9DC" w14:textId="25F42D13" w:rsidR="00565BCC" w:rsidRPr="008410D6"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8410D6">
          <w:rPr>
            <w:rStyle w:val="Hyperlink"/>
            <w:rFonts w:ascii="Times New Roman" w:hAnsi="Times New Roman"/>
            <w:noProof/>
            <w:sz w:val="24"/>
            <w:szCs w:val="24"/>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8410D6">
          <w:rPr>
            <w:rFonts w:ascii="Times New Roman" w:hAnsi="Times New Roman"/>
            <w:noProof/>
            <w:webHidden/>
            <w:sz w:val="24"/>
            <w:szCs w:val="24"/>
          </w:rPr>
          <w:tab/>
        </w:r>
        <w:r w:rsidR="00565BCC" w:rsidRPr="008410D6">
          <w:rPr>
            <w:rFonts w:ascii="Times New Roman" w:hAnsi="Times New Roman"/>
            <w:noProof/>
            <w:webHidden/>
            <w:sz w:val="24"/>
            <w:szCs w:val="24"/>
          </w:rPr>
          <w:fldChar w:fldCharType="begin"/>
        </w:r>
        <w:r w:rsidR="00565BCC" w:rsidRPr="008410D6">
          <w:rPr>
            <w:rFonts w:ascii="Times New Roman" w:hAnsi="Times New Roman"/>
            <w:noProof/>
            <w:webHidden/>
            <w:sz w:val="24"/>
            <w:szCs w:val="24"/>
          </w:rPr>
          <w:instrText xml:space="preserve"> PAGEREF _Toc174916158 \h </w:instrText>
        </w:r>
        <w:r w:rsidR="00565BCC" w:rsidRPr="008410D6">
          <w:rPr>
            <w:rFonts w:ascii="Times New Roman" w:hAnsi="Times New Roman"/>
            <w:noProof/>
            <w:webHidden/>
            <w:sz w:val="24"/>
            <w:szCs w:val="24"/>
          </w:rPr>
        </w:r>
        <w:r w:rsidR="00565BCC" w:rsidRPr="008410D6">
          <w:rPr>
            <w:rFonts w:ascii="Times New Roman" w:hAnsi="Times New Roman"/>
            <w:noProof/>
            <w:webHidden/>
            <w:sz w:val="24"/>
            <w:szCs w:val="24"/>
          </w:rPr>
          <w:fldChar w:fldCharType="separate"/>
        </w:r>
        <w:r w:rsidR="008410D6" w:rsidRPr="008410D6">
          <w:rPr>
            <w:rFonts w:ascii="Times New Roman" w:hAnsi="Times New Roman"/>
            <w:noProof/>
            <w:webHidden/>
            <w:sz w:val="24"/>
            <w:szCs w:val="24"/>
          </w:rPr>
          <w:t>93</w:t>
        </w:r>
        <w:r w:rsidR="00565BCC" w:rsidRPr="008410D6">
          <w:rPr>
            <w:rFonts w:ascii="Times New Roman" w:hAnsi="Times New Roman"/>
            <w:noProof/>
            <w:webHidden/>
            <w:sz w:val="24"/>
            <w:szCs w:val="24"/>
          </w:rPr>
          <w:fldChar w:fldCharType="end"/>
        </w:r>
      </w:hyperlink>
    </w:p>
    <w:p w14:paraId="3CC2C61A" w14:textId="77777777" w:rsidR="00304A59" w:rsidRDefault="00F32E41" w:rsidP="00FA61D4">
      <w:pPr>
        <w:pStyle w:val="Heading1"/>
        <w:numPr>
          <w:ilvl w:val="0"/>
          <w:numId w:val="0"/>
        </w:numPr>
        <w:rPr>
          <w:noProof/>
        </w:rPr>
      </w:pPr>
      <w:r w:rsidRPr="008410D6">
        <w:rPr>
          <w:sz w:val="24"/>
          <w:szCs w:val="24"/>
        </w:rPr>
        <w:fldChar w:fldCharType="end"/>
      </w:r>
      <w:bookmarkStart w:id="3" w:name="_Toc175177763"/>
      <w:r w:rsidR="009D45B5">
        <w:t>Table of Tables</w:t>
      </w:r>
      <w:bookmarkEnd w:id="3"/>
      <w:r w:rsidR="009D45B5" w:rsidRPr="00565BCC">
        <w:fldChar w:fldCharType="begin"/>
      </w:r>
      <w:r w:rsidR="009D45B5" w:rsidRPr="00565BCC">
        <w:instrText xml:space="preserve"> TOC \h \z \c "Table" </w:instrText>
      </w:r>
      <w:r w:rsidR="009D45B5" w:rsidRPr="00565BCC">
        <w:fldChar w:fldCharType="separate"/>
      </w:r>
    </w:p>
    <w:p w14:paraId="1736A379" w14:textId="28BD02A8"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r w:rsidRPr="008410D6">
        <w:rPr>
          <w:sz w:val="24"/>
          <w:szCs w:val="24"/>
        </w:rPr>
        <w:fldChar w:fldCharType="begin"/>
      </w:r>
      <w:r w:rsidRPr="008410D6">
        <w:rPr>
          <w:sz w:val="24"/>
          <w:szCs w:val="24"/>
        </w:rPr>
        <w:instrText>HYPERLINK \l "_Toc174974128"</w:instrText>
      </w:r>
      <w:r w:rsidRPr="008410D6">
        <w:rPr>
          <w:sz w:val="24"/>
          <w:szCs w:val="24"/>
        </w:rPr>
      </w:r>
      <w:r w:rsidRPr="008410D6">
        <w:rPr>
          <w:sz w:val="24"/>
          <w:szCs w:val="24"/>
        </w:rPr>
        <w:fldChar w:fldCharType="separate"/>
      </w:r>
      <w:r w:rsidR="00304A59" w:rsidRPr="008410D6">
        <w:rPr>
          <w:rStyle w:val="Hyperlink"/>
          <w:rFonts w:ascii="Times New Roman" w:hAnsi="Times New Roman" w:cs="Times New Roman"/>
          <w:noProof/>
          <w:sz w:val="24"/>
          <w:szCs w:val="24"/>
        </w:rPr>
        <w:t>Table 1. RAGAS metrics for a simple RAG.</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28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86</w:t>
      </w:r>
      <w:r w:rsidR="00304A59" w:rsidRPr="008410D6">
        <w:rPr>
          <w:noProof/>
          <w:webHidden/>
          <w:sz w:val="24"/>
          <w:szCs w:val="24"/>
        </w:rPr>
        <w:fldChar w:fldCharType="end"/>
      </w:r>
      <w:r w:rsidRPr="008410D6">
        <w:rPr>
          <w:noProof/>
          <w:sz w:val="24"/>
          <w:szCs w:val="24"/>
        </w:rPr>
        <w:fldChar w:fldCharType="end"/>
      </w:r>
    </w:p>
    <w:p w14:paraId="262A0C23" w14:textId="1F4A9923"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8410D6">
          <w:rPr>
            <w:rStyle w:val="Hyperlink"/>
            <w:rFonts w:ascii="Times New Roman" w:hAnsi="Times New Roman" w:cs="Times New Roman"/>
            <w:noProof/>
            <w:sz w:val="24"/>
            <w:szCs w:val="24"/>
          </w:rPr>
          <w:t>Table 2. RAGAS metrics with cross-encoder re-ranking and without multi-query expansion and int/float/multilingual-E5-small.</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29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4</w:t>
        </w:r>
        <w:r w:rsidR="00304A59" w:rsidRPr="008410D6">
          <w:rPr>
            <w:noProof/>
            <w:webHidden/>
            <w:sz w:val="24"/>
            <w:szCs w:val="24"/>
          </w:rPr>
          <w:fldChar w:fldCharType="end"/>
        </w:r>
      </w:hyperlink>
    </w:p>
    <w:p w14:paraId="36205084" w14:textId="699E4B58"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8410D6">
          <w:rPr>
            <w:rStyle w:val="Hyperlink"/>
            <w:rFonts w:ascii="Times New Roman" w:hAnsi="Times New Roman" w:cs="Times New Roman"/>
            <w:noProof/>
            <w:sz w:val="24"/>
            <w:szCs w:val="24"/>
          </w:rPr>
          <w:t>Table 3. RAGAS metrics with cross-encoder re-ranking and with multi-query expansion and int/float/multilingual-E5-small.</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0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4</w:t>
        </w:r>
        <w:r w:rsidR="00304A59" w:rsidRPr="008410D6">
          <w:rPr>
            <w:noProof/>
            <w:webHidden/>
            <w:sz w:val="24"/>
            <w:szCs w:val="24"/>
          </w:rPr>
          <w:fldChar w:fldCharType="end"/>
        </w:r>
      </w:hyperlink>
    </w:p>
    <w:p w14:paraId="10BD9B77" w14:textId="1561C80A"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8410D6">
          <w:rPr>
            <w:rStyle w:val="Hyperlink"/>
            <w:rFonts w:ascii="Times New Roman" w:hAnsi="Times New Roman" w:cs="Times New Roman"/>
            <w:noProof/>
            <w:sz w:val="24"/>
            <w:szCs w:val="24"/>
          </w:rPr>
          <w:t>Table 4. Performance metrics with cross-encoder re-ranking and without multi-query expansion and int/float/multilingual-E5-small embedding. Here K = 3</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1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4</w:t>
        </w:r>
        <w:r w:rsidR="00304A59" w:rsidRPr="008410D6">
          <w:rPr>
            <w:noProof/>
            <w:webHidden/>
            <w:sz w:val="24"/>
            <w:szCs w:val="24"/>
          </w:rPr>
          <w:fldChar w:fldCharType="end"/>
        </w:r>
      </w:hyperlink>
    </w:p>
    <w:p w14:paraId="5501F0F5" w14:textId="3FC3359E"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8410D6">
          <w:rPr>
            <w:rStyle w:val="Hyperlink"/>
            <w:rFonts w:ascii="Times New Roman" w:hAnsi="Times New Roman" w:cs="Times New Roman"/>
            <w:noProof/>
            <w:sz w:val="24"/>
            <w:szCs w:val="24"/>
          </w:rPr>
          <w:t>Table 5. Performance metrics with cross-encoder re-ranking and with multi-query expansion and the fine-tuned int/float/multilingual-E5-small embedding. Here K = 3</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2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4</w:t>
        </w:r>
        <w:r w:rsidR="00304A59" w:rsidRPr="008410D6">
          <w:rPr>
            <w:noProof/>
            <w:webHidden/>
            <w:sz w:val="24"/>
            <w:szCs w:val="24"/>
          </w:rPr>
          <w:fldChar w:fldCharType="end"/>
        </w:r>
      </w:hyperlink>
    </w:p>
    <w:p w14:paraId="4685C0D8" w14:textId="1B2130FA"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8410D6">
          <w:rPr>
            <w:rStyle w:val="Hyperlink"/>
            <w:rFonts w:ascii="Times New Roman" w:hAnsi="Times New Roman" w:cs="Times New Roman"/>
            <w:noProof/>
            <w:sz w:val="24"/>
            <w:szCs w:val="24"/>
          </w:rPr>
          <w:t>Table 6. Byte Pair Encoding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3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5</w:t>
        </w:r>
        <w:r w:rsidR="00304A59" w:rsidRPr="008410D6">
          <w:rPr>
            <w:noProof/>
            <w:webHidden/>
            <w:sz w:val="24"/>
            <w:szCs w:val="24"/>
          </w:rPr>
          <w:fldChar w:fldCharType="end"/>
        </w:r>
      </w:hyperlink>
    </w:p>
    <w:p w14:paraId="1443F025" w14:textId="0B656EC9"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8410D6">
          <w:rPr>
            <w:rStyle w:val="Hyperlink"/>
            <w:rFonts w:ascii="Times New Roman" w:hAnsi="Times New Roman" w:cs="Times New Roman"/>
            <w:noProof/>
            <w:sz w:val="24"/>
            <w:szCs w:val="24"/>
          </w:rPr>
          <w:t>Table 7. Byte-Pair Encoding with LSA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4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6</w:t>
        </w:r>
        <w:r w:rsidR="00304A59" w:rsidRPr="008410D6">
          <w:rPr>
            <w:noProof/>
            <w:webHidden/>
            <w:sz w:val="24"/>
            <w:szCs w:val="24"/>
          </w:rPr>
          <w:fldChar w:fldCharType="end"/>
        </w:r>
      </w:hyperlink>
    </w:p>
    <w:p w14:paraId="0D606E79" w14:textId="3CF57353"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8410D6">
          <w:rPr>
            <w:rStyle w:val="Hyperlink"/>
            <w:rFonts w:ascii="Times New Roman" w:hAnsi="Times New Roman" w:cs="Times New Roman"/>
            <w:noProof/>
            <w:sz w:val="24"/>
            <w:szCs w:val="24"/>
          </w:rPr>
          <w:t>Table 8. Sentencepiece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5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8</w:t>
        </w:r>
        <w:r w:rsidR="00304A59" w:rsidRPr="008410D6">
          <w:rPr>
            <w:noProof/>
            <w:webHidden/>
            <w:sz w:val="24"/>
            <w:szCs w:val="24"/>
          </w:rPr>
          <w:fldChar w:fldCharType="end"/>
        </w:r>
      </w:hyperlink>
    </w:p>
    <w:p w14:paraId="477ABFD2" w14:textId="139774CB"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8410D6">
          <w:rPr>
            <w:rStyle w:val="Hyperlink"/>
            <w:rFonts w:ascii="Times New Roman" w:hAnsi="Times New Roman" w:cs="Times New Roman"/>
            <w:noProof/>
            <w:sz w:val="24"/>
            <w:szCs w:val="24"/>
          </w:rPr>
          <w:t>Table 9. Sentencepiece with LSA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6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8</w:t>
        </w:r>
        <w:r w:rsidR="00304A59" w:rsidRPr="008410D6">
          <w:rPr>
            <w:noProof/>
            <w:webHidden/>
            <w:sz w:val="24"/>
            <w:szCs w:val="24"/>
          </w:rPr>
          <w:fldChar w:fldCharType="end"/>
        </w:r>
      </w:hyperlink>
    </w:p>
    <w:p w14:paraId="4B1DA70B" w14:textId="20ED1C1A"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8410D6">
          <w:rPr>
            <w:rStyle w:val="Hyperlink"/>
            <w:rFonts w:ascii="Times New Roman" w:hAnsi="Times New Roman" w:cs="Times New Roman"/>
            <w:noProof/>
            <w:sz w:val="24"/>
            <w:szCs w:val="24"/>
          </w:rPr>
          <w:t>Table 10. Wordpiece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7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99</w:t>
        </w:r>
        <w:r w:rsidR="00304A59" w:rsidRPr="008410D6">
          <w:rPr>
            <w:noProof/>
            <w:webHidden/>
            <w:sz w:val="24"/>
            <w:szCs w:val="24"/>
          </w:rPr>
          <w:fldChar w:fldCharType="end"/>
        </w:r>
      </w:hyperlink>
    </w:p>
    <w:p w14:paraId="4B9E1CF9" w14:textId="365E7836" w:rsidR="00304A59" w:rsidRPr="008410D6"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8410D6">
          <w:rPr>
            <w:rStyle w:val="Hyperlink"/>
            <w:rFonts w:ascii="Times New Roman" w:hAnsi="Times New Roman" w:cs="Times New Roman"/>
            <w:noProof/>
            <w:sz w:val="24"/>
            <w:szCs w:val="24"/>
          </w:rPr>
          <w:t>Table 11. Wordpiece with LSA evaluated with RAGAS metrics</w:t>
        </w:r>
        <w:r w:rsidR="00304A59" w:rsidRPr="008410D6">
          <w:rPr>
            <w:noProof/>
            <w:webHidden/>
            <w:sz w:val="24"/>
            <w:szCs w:val="24"/>
          </w:rPr>
          <w:tab/>
        </w:r>
        <w:r w:rsidR="00304A59" w:rsidRPr="008410D6">
          <w:rPr>
            <w:noProof/>
            <w:webHidden/>
            <w:sz w:val="24"/>
            <w:szCs w:val="24"/>
          </w:rPr>
          <w:fldChar w:fldCharType="begin"/>
        </w:r>
        <w:r w:rsidR="00304A59" w:rsidRPr="008410D6">
          <w:rPr>
            <w:noProof/>
            <w:webHidden/>
            <w:sz w:val="24"/>
            <w:szCs w:val="24"/>
          </w:rPr>
          <w:instrText xml:space="preserve"> PAGEREF _Toc174974138 \h </w:instrText>
        </w:r>
        <w:r w:rsidR="00304A59" w:rsidRPr="008410D6">
          <w:rPr>
            <w:noProof/>
            <w:webHidden/>
            <w:sz w:val="24"/>
            <w:szCs w:val="24"/>
          </w:rPr>
        </w:r>
        <w:r w:rsidR="00304A59" w:rsidRPr="008410D6">
          <w:rPr>
            <w:noProof/>
            <w:webHidden/>
            <w:sz w:val="24"/>
            <w:szCs w:val="24"/>
          </w:rPr>
          <w:fldChar w:fldCharType="separate"/>
        </w:r>
        <w:r w:rsidR="008410D6" w:rsidRPr="008410D6">
          <w:rPr>
            <w:noProof/>
            <w:webHidden/>
            <w:sz w:val="24"/>
            <w:szCs w:val="24"/>
          </w:rPr>
          <w:t>100</w:t>
        </w:r>
        <w:r w:rsidR="00304A59" w:rsidRPr="008410D6">
          <w:rPr>
            <w:noProof/>
            <w:webHidden/>
            <w:sz w:val="24"/>
            <w:szCs w:val="24"/>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04F40D3C" w14:textId="77777777" w:rsidR="008410D6" w:rsidRDefault="008410D6" w:rsidP="008410D6">
      <w:pPr>
        <w:pStyle w:val="Heading1"/>
        <w:numPr>
          <w:ilvl w:val="0"/>
          <w:numId w:val="0"/>
        </w:numPr>
      </w:pPr>
    </w:p>
    <w:p w14:paraId="53A47FF2" w14:textId="77777777" w:rsidR="008410D6" w:rsidRDefault="008410D6" w:rsidP="008410D6">
      <w:pPr>
        <w:rPr>
          <w:lang w:val="en-GB"/>
        </w:rPr>
      </w:pPr>
    </w:p>
    <w:p w14:paraId="2493454A" w14:textId="77777777" w:rsidR="008410D6" w:rsidRPr="008410D6" w:rsidRDefault="008410D6" w:rsidP="008410D6">
      <w:pPr>
        <w:rPr>
          <w:lang w:val="en-GB"/>
        </w:rPr>
      </w:pPr>
    </w:p>
    <w:p w14:paraId="37F95F0E" w14:textId="79A8E0AD" w:rsidR="009E1111" w:rsidRDefault="009E1111" w:rsidP="00326720">
      <w:pPr>
        <w:pStyle w:val="Heading1"/>
        <w:numPr>
          <w:ilvl w:val="0"/>
          <w:numId w:val="0"/>
        </w:numPr>
        <w:jc w:val="center"/>
      </w:pPr>
      <w:bookmarkStart w:id="4" w:name="_Toc175177764"/>
      <w:r w:rsidRPr="008110DC">
        <w:lastRenderedPageBreak/>
        <w:t>Abstract</w:t>
      </w:r>
      <w:bookmarkEnd w:id="4"/>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5" w:name="OLE_LINK1"/>
      <w:bookmarkStart w:id="6"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7" w:name="OLE_LINK3"/>
      <w:bookmarkStart w:id="8"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7"/>
      <w:bookmarkEnd w:id="8"/>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5"/>
      <w:bookmarkEnd w:id="6"/>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9" w:name="_Toc175177765"/>
      <w:r>
        <w:lastRenderedPageBreak/>
        <w:t>Declaration</w:t>
      </w:r>
      <w:bookmarkEnd w:id="9"/>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r>
        <w:t>Name : Sajin Mohamed Pallikkathodi Erathali</w:t>
      </w:r>
    </w:p>
    <w:p w14:paraId="4C005A16" w14:textId="4C0E1740" w:rsidR="006C3370" w:rsidRDefault="006C3370" w:rsidP="00F713FD">
      <w:pPr>
        <w:spacing w:line="360" w:lineRule="auto"/>
        <w:jc w:val="both"/>
      </w:pPr>
      <w:r>
        <w:t>Student ID :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0" w:name="_Toc175177766"/>
      <w:r>
        <w:t>Acknowledgment</w:t>
      </w:r>
      <w:r w:rsidR="00D14DE6">
        <w:t>s</w:t>
      </w:r>
      <w:bookmarkEnd w:id="10"/>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Vassev</w:t>
      </w:r>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I am also grateful to Dr. Tabea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40D5E3C0" w14:textId="77777777" w:rsidR="008410D6" w:rsidRDefault="008410D6" w:rsidP="008410D6">
      <w:pPr>
        <w:pStyle w:val="Heading1"/>
        <w:numPr>
          <w:ilvl w:val="0"/>
          <w:numId w:val="0"/>
        </w:numPr>
        <w:ind w:left="360" w:hanging="360"/>
      </w:pPr>
      <w:bookmarkStart w:id="11" w:name="_Toc175177767"/>
      <w:r w:rsidRPr="007D6BE4">
        <w:lastRenderedPageBreak/>
        <w:t>Data Source and Generative AI</w:t>
      </w:r>
      <w:bookmarkEnd w:id="11"/>
    </w:p>
    <w:p w14:paraId="688F1B9B" w14:textId="77777777" w:rsidR="008410D6" w:rsidRPr="007D6BE4" w:rsidRDefault="008410D6" w:rsidP="008410D6">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52307DD" w14:textId="77777777" w:rsidR="008410D6" w:rsidRPr="002720E4" w:rsidRDefault="008410D6" w:rsidP="008410D6">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3BF17B1C" w14:textId="77777777" w:rsidR="008410D6" w:rsidRPr="007D6BE4" w:rsidRDefault="008410D6" w:rsidP="008410D6">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3A0CA223" w14:textId="77777777" w:rsidR="008410D6" w:rsidRPr="007D6BE4" w:rsidRDefault="008410D6" w:rsidP="008410D6">
      <w:pPr>
        <w:pStyle w:val="ListParagraph"/>
        <w:rPr>
          <w:rFonts w:ascii="Times New Roman" w:hAnsi="Times New Roman" w:cs="Times New Roman"/>
          <w:lang w:val="en-GB"/>
        </w:rPr>
      </w:pPr>
    </w:p>
    <w:p w14:paraId="11B4DEB3" w14:textId="77777777" w:rsidR="008410D6" w:rsidRPr="007D6BE4" w:rsidRDefault="008410D6" w:rsidP="008410D6">
      <w:pPr>
        <w:pStyle w:val="ListParagraph"/>
        <w:numPr>
          <w:ilvl w:val="0"/>
          <w:numId w:val="64"/>
        </w:numPr>
        <w:rPr>
          <w:rFonts w:ascii="Times New Roman" w:eastAsia="Times New Roman" w:hAnsi="Times New Roman" w:cs="Times New Roman"/>
          <w:color w:val="000000"/>
          <w:kern w:val="0"/>
          <w14:ligatures w14:val="none"/>
        </w:rPr>
      </w:pPr>
      <w:r w:rsidRPr="007D6BE4">
        <w:rPr>
          <w:rFonts w:ascii="Times New Roman" w:eastAsia="Times New Roman" w:hAnsi="Times New Roman" w:cs="Times New Roman"/>
          <w:color w:val="000000"/>
          <w:kern w:val="0"/>
          <w14:ligatures w14:val="none"/>
        </w:rPr>
        <w:t xml:space="preserve">Massaron, L., </w:t>
      </w:r>
      <w:r>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2D04587" w14:textId="77777777" w:rsidR="008410D6" w:rsidRDefault="008410D6" w:rsidP="008410D6">
      <w:pPr>
        <w:rPr>
          <w:lang w:val="en-GB"/>
        </w:rPr>
      </w:pPr>
    </w:p>
    <w:p w14:paraId="6B083757" w14:textId="77777777" w:rsidR="008410D6" w:rsidRDefault="008410D6" w:rsidP="008410D6">
      <w:pPr>
        <w:rPr>
          <w:lang w:val="en-GB"/>
        </w:rPr>
      </w:pPr>
      <w:r>
        <w:rPr>
          <w:lang w:val="en-GB"/>
        </w:rPr>
        <w:t>Generative AI use:</w:t>
      </w:r>
    </w:p>
    <w:p w14:paraId="353FE2A4" w14:textId="77777777" w:rsidR="008410D6" w:rsidRDefault="008410D6" w:rsidP="008410D6">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 apart from some paraphrasing.</w:t>
      </w:r>
    </w:p>
    <w:p w14:paraId="764508E8" w14:textId="77777777" w:rsidR="00832CE4" w:rsidRDefault="00832CE4" w:rsidP="00F713FD">
      <w:pPr>
        <w:spacing w:line="360" w:lineRule="auto"/>
        <w:jc w:val="both"/>
      </w:pPr>
    </w:p>
    <w:p w14:paraId="403D98C2" w14:textId="77777777" w:rsidR="008410D6" w:rsidRDefault="008410D6" w:rsidP="00F713FD">
      <w:pPr>
        <w:spacing w:line="360" w:lineRule="auto"/>
        <w:jc w:val="both"/>
      </w:pPr>
    </w:p>
    <w:p w14:paraId="05F291F4" w14:textId="77777777" w:rsidR="008410D6" w:rsidRDefault="008410D6" w:rsidP="00F713FD">
      <w:pPr>
        <w:spacing w:line="360" w:lineRule="auto"/>
        <w:jc w:val="both"/>
      </w:pPr>
    </w:p>
    <w:p w14:paraId="0B79BFCF" w14:textId="77777777" w:rsidR="008410D6" w:rsidRDefault="008410D6" w:rsidP="00F713FD">
      <w:pPr>
        <w:spacing w:line="360" w:lineRule="auto"/>
        <w:jc w:val="both"/>
      </w:pPr>
    </w:p>
    <w:p w14:paraId="74EDA1D9" w14:textId="77777777" w:rsidR="008410D6" w:rsidRDefault="008410D6" w:rsidP="00F713FD">
      <w:pPr>
        <w:spacing w:line="360" w:lineRule="auto"/>
        <w:jc w:val="both"/>
      </w:pPr>
    </w:p>
    <w:p w14:paraId="410827E3" w14:textId="77777777" w:rsidR="008410D6" w:rsidRDefault="008410D6" w:rsidP="00F713FD">
      <w:pPr>
        <w:spacing w:line="360" w:lineRule="auto"/>
        <w:jc w:val="both"/>
      </w:pPr>
    </w:p>
    <w:p w14:paraId="66F0EFA4" w14:textId="77777777" w:rsidR="008410D6" w:rsidRDefault="008410D6" w:rsidP="00F713FD">
      <w:pPr>
        <w:spacing w:line="360" w:lineRule="auto"/>
        <w:jc w:val="both"/>
      </w:pPr>
    </w:p>
    <w:p w14:paraId="67E3AD20" w14:textId="77777777" w:rsidR="008410D6" w:rsidRDefault="008410D6" w:rsidP="00F713FD">
      <w:pPr>
        <w:spacing w:line="360" w:lineRule="auto"/>
        <w:jc w:val="both"/>
      </w:pPr>
    </w:p>
    <w:p w14:paraId="52325AE7" w14:textId="77777777" w:rsidR="008410D6" w:rsidRDefault="008410D6" w:rsidP="00F713FD">
      <w:pPr>
        <w:spacing w:line="360" w:lineRule="auto"/>
        <w:jc w:val="both"/>
      </w:pPr>
    </w:p>
    <w:p w14:paraId="54819DF2" w14:textId="77777777" w:rsidR="008410D6" w:rsidRDefault="008410D6" w:rsidP="00F713FD">
      <w:pPr>
        <w:spacing w:line="360" w:lineRule="auto"/>
        <w:jc w:val="both"/>
      </w:pPr>
    </w:p>
    <w:p w14:paraId="75969A6D" w14:textId="77777777" w:rsidR="008410D6" w:rsidRDefault="008410D6" w:rsidP="00F713FD">
      <w:pPr>
        <w:spacing w:line="360" w:lineRule="auto"/>
        <w:jc w:val="both"/>
      </w:pPr>
    </w:p>
    <w:p w14:paraId="2F9F8EE5" w14:textId="77777777" w:rsidR="008410D6" w:rsidRDefault="008410D6" w:rsidP="00F713FD">
      <w:pPr>
        <w:spacing w:line="360" w:lineRule="auto"/>
        <w:jc w:val="both"/>
      </w:pPr>
    </w:p>
    <w:p w14:paraId="1AF1C123" w14:textId="77777777" w:rsidR="008410D6" w:rsidRDefault="008410D6" w:rsidP="00F713FD">
      <w:pPr>
        <w:spacing w:line="360" w:lineRule="auto"/>
        <w:jc w:val="both"/>
      </w:pPr>
    </w:p>
    <w:p w14:paraId="3DF7CF48" w14:textId="77777777" w:rsidR="008410D6" w:rsidRDefault="008410D6" w:rsidP="00F713FD">
      <w:pPr>
        <w:spacing w:line="360" w:lineRule="auto"/>
        <w:jc w:val="both"/>
      </w:pPr>
    </w:p>
    <w:p w14:paraId="018DC43E" w14:textId="77777777" w:rsidR="008410D6" w:rsidRDefault="008410D6" w:rsidP="00F713FD">
      <w:pPr>
        <w:spacing w:line="360" w:lineRule="auto"/>
        <w:jc w:val="both"/>
      </w:pPr>
    </w:p>
    <w:p w14:paraId="554DA9D3" w14:textId="77777777" w:rsidR="008410D6" w:rsidRDefault="008410D6" w:rsidP="00F713FD">
      <w:pPr>
        <w:spacing w:line="360" w:lineRule="auto"/>
        <w:jc w:val="both"/>
      </w:pPr>
    </w:p>
    <w:p w14:paraId="7D7F3DCB" w14:textId="77777777" w:rsidR="008410D6" w:rsidRDefault="008410D6" w:rsidP="00F713FD">
      <w:pPr>
        <w:spacing w:line="360" w:lineRule="auto"/>
        <w:jc w:val="both"/>
      </w:pPr>
    </w:p>
    <w:p w14:paraId="65143F1D" w14:textId="77777777" w:rsidR="008410D6" w:rsidRDefault="008410D6" w:rsidP="00F713FD">
      <w:pPr>
        <w:spacing w:line="360" w:lineRule="auto"/>
        <w:jc w:val="both"/>
      </w:pPr>
    </w:p>
    <w:p w14:paraId="39EAB5AF" w14:textId="77777777" w:rsidR="008410D6" w:rsidRDefault="008410D6"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177768"/>
      <w:r w:rsidRPr="00086608">
        <w:lastRenderedPageBreak/>
        <w:t>Introduction</w:t>
      </w:r>
      <w:bookmarkEnd w:id="12"/>
    </w:p>
    <w:p w14:paraId="1327AC84" w14:textId="77777777" w:rsidR="008110DC" w:rsidRPr="008110DC" w:rsidRDefault="008110DC" w:rsidP="008110DC"/>
    <w:p w14:paraId="39644B7A" w14:textId="6A7609A5" w:rsidR="00B05049" w:rsidRPr="00B05049" w:rsidRDefault="00D9254B" w:rsidP="00B05049">
      <w:pPr>
        <w:pStyle w:val="Heading2"/>
      </w:pPr>
      <w:r w:rsidRPr="00D9254B">
        <w:rPr>
          <w:u w:val="none"/>
        </w:rPr>
        <w:t xml:space="preserve"> </w:t>
      </w:r>
      <w:bookmarkStart w:id="13" w:name="_Toc175177769"/>
      <w:r w:rsidR="00767ED3"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TrustPilot,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There exists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57C1DE3D"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8410D6">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r w:rsidR="00E37B34" w:rsidRPr="00E37B34">
        <w:t>Nurdiati,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6F8D1A5E"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8410D6" w:rsidRPr="008410D6">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r w:rsidR="005A456F">
        <w:t>NDCG</w:t>
      </w:r>
      <w:r w:rsidR="00620607" w:rsidRPr="00620607">
        <w:t>_score</w:t>
      </w:r>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r w:rsidR="005A456F">
        <w:t>MAP</w:t>
      </w:r>
      <w:r w:rsidR="00620607" w:rsidRPr="00620607">
        <w:t>_score</w:t>
      </w:r>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BPE), Sentence</w:t>
      </w:r>
      <w:r w:rsidR="00723226">
        <w:t>p</w:t>
      </w:r>
      <w:r w:rsidR="005230CC">
        <w:t xml:space="preserve">iece, </w:t>
      </w:r>
      <w:r w:rsidR="00A95F63">
        <w:t>Wordpiece</w:t>
      </w:r>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177770"/>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The three research questions considered here are :</w:t>
      </w:r>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177771"/>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177772"/>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177773"/>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177774"/>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provide recommendations similar to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177775"/>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In order to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neighbour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r w:rsidR="008723AB">
        <w:t>Achiam et al 2023)</w:t>
      </w:r>
      <w:r>
        <w:t>.</w:t>
      </w:r>
      <w:r w:rsidR="008723AB">
        <w:t xml:space="preserve"> An advantage possessed by LLMs are that,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177776"/>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65BCF1FB"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8410D6" w:rsidRPr="008410D6">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3D340586"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8410D6">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177777"/>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177778"/>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The positional encoding is computed by using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76FF2A6B"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353C96F9"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049010E2" w:rsidR="00E501D3" w:rsidRDefault="002168D2" w:rsidP="008420A7">
      <w:pPr>
        <w:spacing w:after="240" w:line="360" w:lineRule="auto"/>
        <w:jc w:val="both"/>
        <w:rPr>
          <w:lang w:val="en-GB"/>
        </w:rPr>
      </w:pPr>
      <w:r w:rsidRPr="002168D2">
        <w:rPr>
          <w:lang w:val="en-GB"/>
        </w:rPr>
        <w:t>where pos denotes the position and i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8410D6" w:rsidRPr="00EE428A">
        <w:t>(</w:t>
      </w:r>
      <w:r w:rsidR="008410D6">
        <w:rPr>
          <w:i/>
          <w:iCs/>
          <w:noProof/>
        </w:rPr>
        <w:t>2</w:t>
      </w:r>
      <w:r w:rsidR="008410D6" w:rsidRPr="00EE428A">
        <w:t>.</w:t>
      </w:r>
      <w:r w:rsidR="008410D6">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8410D6" w:rsidRPr="00EE428A">
        <w:t>(</w:t>
      </w:r>
      <w:r w:rsidR="008410D6">
        <w:rPr>
          <w:i/>
          <w:iCs/>
          <w:noProof/>
        </w:rPr>
        <w:t>2</w:t>
      </w:r>
      <w:r w:rsidR="008410D6" w:rsidRPr="00EE428A">
        <w:t>.</w:t>
      </w:r>
      <w:r w:rsidR="008410D6">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However, to understand that,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177779"/>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outp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60C151F0"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denotes :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r>
        <w:t xml:space="preserve">In order to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Some of the properties of the Self-Attention are :</w:t>
      </w:r>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i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177780"/>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7CC80F2C"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8410D6">
        <w:t xml:space="preserve">Figure </w:t>
      </w:r>
      <w:r w:rsidR="008410D6">
        <w:rPr>
          <w:noProof/>
        </w:rPr>
        <w:t>3</w:t>
      </w:r>
      <w:r w:rsidR="00831EAF">
        <w:fldChar w:fldCharType="end"/>
      </w:r>
      <w:r w:rsidR="000E0780">
        <w:t>.</w:t>
      </w:r>
    </w:p>
    <w:p w14:paraId="7EAE1CF6" w14:textId="7EBCCAF4"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8410D6" w:rsidRPr="00EE428A">
        <w:t>(</w:t>
      </w:r>
      <w:r w:rsidR="008410D6">
        <w:rPr>
          <w:i/>
          <w:iCs/>
          <w:noProof/>
        </w:rPr>
        <w:t>2</w:t>
      </w:r>
      <w:r w:rsidR="008410D6" w:rsidRPr="00EE428A">
        <w:t>.</w:t>
      </w:r>
      <w:r w:rsidR="008410D6">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64B5D03F"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A27908C"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r w:rsidRPr="00986201">
        <w:rPr>
          <w:position w:val="-6"/>
        </w:rPr>
        <w:t>i</w:t>
      </w:r>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r w:rsidRPr="00986201">
        <w:rPr>
          <w:position w:val="-6"/>
        </w:rPr>
        <w:t>andW</w:t>
      </w:r>
      <w:r w:rsidRPr="00986201">
        <w:rPr>
          <w:position w:val="2"/>
        </w:rPr>
        <w:t xml:space="preserve">O </w:t>
      </w:r>
      <w:r w:rsidRPr="00986201">
        <w:rPr>
          <w:rFonts w:ascii="Cambria Math" w:hAnsi="Cambria Math" w:cs="Cambria Math"/>
          <w:position w:val="-6"/>
        </w:rPr>
        <w:t>∈</w:t>
      </w:r>
      <w:r w:rsidRPr="00986201">
        <w:rPr>
          <w:position w:val="-6"/>
        </w:rPr>
        <w:t>R</w:t>
      </w:r>
      <w:r w:rsidRPr="00986201">
        <w:rPr>
          <w:position w:val="2"/>
        </w:rPr>
        <w:t>hd</w:t>
      </w:r>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575FBC31"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8410D6">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177781"/>
      <w:r w:rsidRPr="00E257A4">
        <w:lastRenderedPageBreak/>
        <w:t>Add and Norm</w:t>
      </w:r>
      <w:bookmarkEnd w:id="35"/>
    </w:p>
    <w:p w14:paraId="584138A9" w14:textId="60E8B832" w:rsidR="00B947E0" w:rsidRPr="006C4A98" w:rsidRDefault="00B947E0" w:rsidP="006C4A98">
      <w:pPr>
        <w:spacing w:line="360" w:lineRule="auto"/>
        <w:jc w:val="both"/>
      </w:pPr>
      <w:r w:rsidRPr="006C4A98">
        <w:t>Add and Norm are operations for maintain the flow of the gradients during backpropagation for efficient training of the model. In short they can be explained as :</w:t>
      </w:r>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177782"/>
      <w:r w:rsidRPr="005370E8">
        <w:t>Decoder</w:t>
      </w:r>
      <w:bookmarkEnd w:id="36"/>
    </w:p>
    <w:p w14:paraId="764B78B5" w14:textId="4CD5BAF4"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8410D6" w:rsidRPr="008410D6">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This process entails multiplying all values following the current token by -∞. When softmax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177783"/>
      <w:r>
        <w:lastRenderedPageBreak/>
        <w:t>Large Language Models</w:t>
      </w:r>
      <w:bookmarkEnd w:id="37"/>
    </w:p>
    <w:p w14:paraId="1CB121EE" w14:textId="1BE3EA18" w:rsidR="00E63BBD" w:rsidRPr="00DD28BF" w:rsidRDefault="00B93B5F" w:rsidP="00FA61D4">
      <w:pPr>
        <w:pStyle w:val="Heading3"/>
      </w:pPr>
      <w:bookmarkStart w:id="38" w:name="_Toc175177784"/>
      <w:r>
        <w:t>Llama-2</w:t>
      </w:r>
      <w:r w:rsidR="003F6CBC">
        <w:t xml:space="preserve"> (</w:t>
      </w:r>
      <w:r w:rsidR="00E63BBD" w:rsidRPr="00DD28BF">
        <w:t>7B)</w:t>
      </w:r>
      <w:bookmarkEnd w:id="38"/>
    </w:p>
    <w:p w14:paraId="2F2D1876" w14:textId="54DD0769"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8410D6" w:rsidRPr="008410D6">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on the basis of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68FFB03B"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8410D6">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SwiGLU activation function and rotary positional embeddings, with AdamW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th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65978383"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2A847653"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8410D6">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01860BD8"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When n is close to d ie.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6428FBA3"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41B839F6"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8410D6" w:rsidRPr="00EE428A">
        <w:rPr>
          <w:noProof/>
        </w:rPr>
        <w:t>(</w:t>
      </w:r>
      <w:r w:rsidR="008410D6">
        <w:rPr>
          <w:i/>
          <w:iCs/>
          <w:noProof/>
        </w:rPr>
        <w:t>2</w:t>
      </w:r>
      <w:r w:rsidR="008410D6" w:rsidRPr="008410D6">
        <w:rPr>
          <w:i/>
          <w:iCs/>
          <w:noProof/>
        </w:rPr>
        <w:t>.</w:t>
      </w:r>
      <w:r w:rsidR="008410D6">
        <w:rPr>
          <w:i/>
          <w:iCs/>
          <w:noProof/>
        </w:rPr>
        <w:t>7</w:t>
      </w:r>
      <w:r w:rsidR="008410D6"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2944FF9B">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50FD4BFE"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8410D6">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5CC52C2A"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8410D6" w:rsidRPr="008410D6">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42947211"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8410D6">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6D4E8CF7"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8410D6" w:rsidRPr="008410D6">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5DE4D8EF"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8410D6">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1E4BF385"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8410D6">
        <w:t xml:space="preserve">Figure </w:t>
      </w:r>
      <w:r w:rsidR="008410D6">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With Grouped-Query Attention (GQA), it has multiple heads for the Keys and Values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177785"/>
      <w:r w:rsidRPr="0076296F">
        <w:t>Mistral</w:t>
      </w:r>
      <w:r w:rsidR="00D62212">
        <w:t xml:space="preserve"> (</w:t>
      </w:r>
      <w:r w:rsidRPr="0076296F">
        <w:t>7B</w:t>
      </w:r>
      <w:r w:rsidR="00D62212">
        <w:t>)</w:t>
      </w:r>
      <w:bookmarkEnd w:id="49"/>
    </w:p>
    <w:p w14:paraId="47263024" w14:textId="7972A8B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8410D6">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ReLU like Vanilla Transformer or SwiGLU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Softmax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52BFC10"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8410D6">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1A7E3D4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8410D6" w:rsidRPr="008410D6">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We only care about the most recent token that the model produces at each stage of the inference because we already possess the earlier ones. But in order for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linear layer and then to the softmax layer, to predict the output. Starting with a single token the output of the softmax layer is calculated and appended to the query Q</w:t>
      </w:r>
      <w:r w:rsidR="007C0E35">
        <w:t xml:space="preserve"> and the process repeats until [EOS] is found</w:t>
      </w:r>
      <w:r w:rsidR="00E30F47">
        <w:t>. This iterative process would be comput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The approach followed is to fill the cache until window size W and when full, the oldest value is replaced in the cache and the rest of the values are rotated in order to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177786"/>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multilinguality,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DF03F74"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8410D6">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150C76E"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8410D6" w:rsidRPr="008410D6">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177787"/>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This sub-section explored the various LLMs used in the study and how they were traind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177788"/>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r w:rsidR="002D55A8" w:rsidRPr="002D55A8">
        <w:rPr>
          <w:szCs w:val="22"/>
        </w:rPr>
        <w:t>Ehrlinger, L. &amp; Wöß,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Item Knowledge Graph</w:t>
      </w:r>
      <w:r w:rsidRPr="000F2226">
        <w:rPr>
          <w:rFonts w:ascii="Times New Roman" w:eastAsia="Times New Roman" w:hAnsi="Times New Roman" w:cs="Times New Roman"/>
          <w:kern w:val="0"/>
          <w14:ligatures w14:val="none"/>
        </w:rPr>
        <w:t xml:space="preserve"> :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 In the User-Item Knowledge Graph, the nodes consist of users, items and their related entities. While it includes item-related relationships similar to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7E338C7C"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8410D6">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57FD8C8C"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8410D6" w:rsidRPr="00372452">
        <w:rPr>
          <w:sz w:val="20"/>
          <w:szCs w:val="20"/>
        </w:rPr>
        <w:t xml:space="preserve">Figure </w:t>
      </w:r>
      <w:r w:rsidR="008410D6">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r w:rsidR="00F335EB">
        <w:t xml:space="preserve">LLMGraphTransformer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r w:rsidR="00576B31" w:rsidRPr="00CC05F3">
        <w:t>KGs</w:t>
      </w:r>
      <w:r w:rsidR="00F16E09" w:rsidRPr="00CC05F3">
        <w:t>.</w:t>
      </w:r>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177789"/>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assuming that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main focus of the search results. Even with more search terms, it would mainly return irrelevant information, such as his coffee order and conversations. </w:t>
      </w:r>
      <w:r w:rsidR="001C7365">
        <w:t>Nevertheless</w:t>
      </w:r>
      <w:r>
        <w:t>, there are no cues in these information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keyword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177790"/>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The reason for introducing RAGs was due to the fact that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177791"/>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25FA2B94"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8410D6">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6F3BC1FE"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8410D6" w:rsidRPr="008410D6">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In simple words, it involves encoding all the text information from the specific domain which we would like the RAG to be answering on,</w:t>
      </w:r>
      <w:r w:rsidR="008C7F4B">
        <w:t xml:space="preserve"> and convert it to vectors </w:t>
      </w:r>
      <w:r w:rsidR="00B0613D">
        <w:t xml:space="preserve">and store the result into a database or a vector store. In order to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in order to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r w:rsidRPr="007C568D">
        <w:t xml:space="preserve">are capable of producing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177792"/>
      <w:bookmarkEnd w:id="67"/>
      <w:r>
        <w:t>Embedding the Chunks</w:t>
      </w:r>
      <w:bookmarkEnd w:id="68"/>
    </w:p>
    <w:p w14:paraId="3CEB7885" w14:textId="46D5112A" w:rsidR="003073C4" w:rsidRDefault="003073C4" w:rsidP="009A5EF2">
      <w:pPr>
        <w:spacing w:after="240" w:line="360" w:lineRule="auto"/>
        <w:jc w:val="both"/>
      </w:pPr>
      <w:r>
        <w:t>Once the data is chunked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Some of the common embeddings that are frequency based are :</w:t>
      </w:r>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Bag of Words</w:t>
      </w:r>
      <w:r w:rsidRPr="00EE5033">
        <w:rPr>
          <w:rFonts w:ascii="Times New Roman" w:eastAsia="Times New Roman" w:hAnsi="Times New Roman" w:cs="Times New Roman"/>
          <w:kern w:val="0"/>
          <w14:ligatures w14:val="none"/>
        </w:rPr>
        <w:t xml:space="preserve"> :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IDF</w:t>
      </w:r>
      <w:r w:rsidRPr="00EE5033">
        <w:rPr>
          <w:rFonts w:ascii="Times New Roman" w:eastAsia="Times New Roman" w:hAnsi="Times New Roman" w:cs="Times New Roman"/>
          <w:kern w:val="0"/>
          <w:u w:val="single"/>
          <w14:ligatures w14:val="none"/>
        </w:rPr>
        <w:t xml:space="preserve"> </w:t>
      </w:r>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r>
        <w:t xml:space="preserve"> :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Gram</w:t>
      </w:r>
      <w:r>
        <w:t xml:space="preserve"> :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r w:rsidRPr="00CC554A">
        <w:rPr>
          <w:b/>
          <w:bCs/>
          <w:u w:val="single"/>
        </w:rPr>
        <w:t>GloVe)</w:t>
      </w:r>
      <w:r w:rsidRPr="00C83BA3">
        <w:t xml:space="preserve"> </w:t>
      </w:r>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Context dependent embeddings</w:t>
      </w:r>
      <w:r w:rsidR="00527010" w:rsidRPr="00CC554A">
        <w:rPr>
          <w:b/>
          <w:bCs/>
        </w:rPr>
        <w:t xml:space="preserve"> </w:t>
      </w:r>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The popular RNN based context dependent embeddings are :</w:t>
      </w:r>
    </w:p>
    <w:p w14:paraId="0E54E27C" w14:textId="712438DD" w:rsidR="00DD4987" w:rsidRDefault="00DD4987" w:rsidP="00DF31AB">
      <w:pPr>
        <w:spacing w:line="360" w:lineRule="auto"/>
        <w:ind w:left="720"/>
        <w:jc w:val="both"/>
      </w:pPr>
      <w:r w:rsidRPr="00CC554A">
        <w:rPr>
          <w:b/>
          <w:bCs/>
          <w:u w:val="single"/>
        </w:rPr>
        <w:lastRenderedPageBreak/>
        <w:t>ELMO</w:t>
      </w:r>
      <w:r>
        <w:t xml:space="preserve"> : Embeddings from Language Model, is a neural language model that combines two BiLSTM layers and a character-based encoding layer to learn contextualized word representations.</w:t>
      </w:r>
    </w:p>
    <w:p w14:paraId="5DAB6FDE" w14:textId="3D10F982" w:rsidR="000535B7" w:rsidRDefault="00DD4987" w:rsidP="000535B7">
      <w:pPr>
        <w:spacing w:line="360" w:lineRule="auto"/>
        <w:ind w:left="720"/>
        <w:jc w:val="both"/>
      </w:pPr>
      <w:r w:rsidRPr="00CC554A">
        <w:rPr>
          <w:b/>
          <w:bCs/>
          <w:u w:val="single"/>
        </w:rPr>
        <w:t>CoVe</w:t>
      </w:r>
      <w:r w:rsidR="003F6CBC" w:rsidRPr="00CC554A">
        <w:rPr>
          <w:b/>
          <w:bCs/>
          <w:u w:val="single"/>
        </w:rPr>
        <w:t xml:space="preserve"> (</w:t>
      </w:r>
      <w:r w:rsidRPr="00CC554A">
        <w:rPr>
          <w:b/>
          <w:bCs/>
          <w:u w:val="single"/>
        </w:rPr>
        <w:t>Contextualized Word Vectors)</w:t>
      </w:r>
      <w:r w:rsidR="00DF31AB">
        <w:t xml:space="preserve"> </w:t>
      </w:r>
      <w:r>
        <w:t>: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are :</w:t>
      </w:r>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r w:rsidRPr="00CC554A">
        <w:rPr>
          <w:b/>
          <w:bCs/>
        </w:rPr>
        <w:t xml:space="preserve"> </w:t>
      </w:r>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r w:rsidRPr="00CC554A">
        <w:rPr>
          <w:b/>
          <w:bCs/>
          <w:u w:val="single"/>
        </w:rPr>
        <w:t>RoBERTa</w:t>
      </w:r>
      <w:r w:rsidR="003F6CBC" w:rsidRPr="00CC554A">
        <w:rPr>
          <w:b/>
          <w:bCs/>
          <w:u w:val="single"/>
        </w:rPr>
        <w:t xml:space="preserve"> (</w:t>
      </w:r>
      <w:r w:rsidRPr="00CC554A">
        <w:rPr>
          <w:b/>
          <w:bCs/>
          <w:u w:val="single"/>
        </w:rPr>
        <w:t>Robustly Optimized BERT Pretraining Approach)</w:t>
      </w:r>
      <w:r w:rsidRPr="00CC554A">
        <w:t xml:space="preserve"> :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r w:rsidR="00DF31AB" w:rsidRPr="00DF31AB">
        <w:t xml:space="preserve"> </w:t>
      </w:r>
      <w:r w:rsidRPr="00DF31AB">
        <w:t>:</w:t>
      </w:r>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177793"/>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r w:rsidRPr="00BE26E8">
        <w:t>In order to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07E7BF04"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w:t>
      </w:r>
      <w:r w:rsidR="00215548">
        <w:t>neural network</w:t>
      </w:r>
      <w:r w:rsidR="00771B66" w:rsidRPr="00771B66">
        <w:t xml:space="preserve">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64ACC599"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117AA3FA"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8410D6" w:rsidRPr="008410D6">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5B0F1B62"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in order to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w:t>
      </w:r>
      <w:r w:rsidR="009A4439">
        <w:t xml:space="preserve">with </w:t>
      </w:r>
      <w:r w:rsidR="00BD1C71">
        <w:t>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with better similarity score, it is not scalable. For instance, if we want to do a similarity search through a dataset of 100k sentences, we would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STS) tasks. Reimers and Gurevych</w:t>
      </w:r>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are </w:t>
      </w:r>
      <w:r w:rsidR="00931589">
        <w:rPr>
          <w:rFonts w:asciiTheme="minorHAnsi" w:eastAsiaTheme="minorHAnsi" w:hAnsiTheme="minorHAnsi" w:cstheme="minorBidi"/>
          <w:kern w:val="2"/>
        </w:rPr>
        <w:t>:</w:t>
      </w:r>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hyperlink r:id="rId24" w:history="1">
        <w:r w:rsidRPr="0046142C">
          <w:rPr>
            <w:shd w:val="clear" w:color="auto" w:fill="FFFFFF"/>
          </w:rPr>
          <w:t>nreimers/MiniLM-L6-H384-uncased</w:t>
        </w:r>
      </w:hyperlink>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Text input over 256 word</w:t>
      </w:r>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128 per TPU core) is used to train the model for 100k iterations. A warm-up learning rate of 500 is used. There is a 128 token maximum for the sequence length. A learning rate of 2e-5 is applied when using the AdamW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is initialized from microsoft/Multilingual-MiniLM-L12-H384 and is further trained on a blend of multilingual datasets. It supports 100 languages from xlm-roberta;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TyDi dataset is 64.4 when compared to BM25 with a value of 33.3.</w:t>
      </w:r>
      <w:r w:rsidR="007113B4">
        <w:rPr>
          <w:shd w:val="clear" w:color="auto" w:fill="FFFFFF"/>
        </w:rPr>
        <w:t xml:space="preserve"> Since the model was trained with a low temperature score 0.1 with InfoNC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behaviour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The model is referred to as bge</w:t>
      </w:r>
      <w:r w:rsidR="000B30FE">
        <w:rPr>
          <w:shd w:val="clear" w:color="auto" w:fill="FFFFFF"/>
        </w:rPr>
        <w:t>. The bge is pre-trained using retromae</w:t>
      </w:r>
      <w:r w:rsidR="003F6CBC">
        <w:rPr>
          <w:shd w:val="clear" w:color="auto" w:fill="FFFFFF"/>
        </w:rPr>
        <w:t xml:space="preserve"> (</w:t>
      </w:r>
      <w:r w:rsidR="000B30FE">
        <w:rPr>
          <w:shd w:val="clear" w:color="auto" w:fill="FFFFFF"/>
        </w:rPr>
        <w:t xml:space="preserve">retroma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reranker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177794"/>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5"/>
                    <a:stretch>
                      <a:fillRect/>
                    </a:stretch>
                  </pic:blipFill>
                  <pic:spPr>
                    <a:xfrm>
                      <a:off x="0" y="0"/>
                      <a:ext cx="5759450" cy="2739390"/>
                    </a:xfrm>
                    <a:prstGeom prst="rect">
                      <a:avLst/>
                    </a:prstGeom>
                  </pic:spPr>
                </pic:pic>
              </a:graphicData>
            </a:graphic>
          </wp:inline>
        </w:drawing>
      </w:r>
    </w:p>
    <w:p w14:paraId="7474E712" w14:textId="6F46C962"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6"/>
                    <a:stretch>
                      <a:fillRect/>
                    </a:stretch>
                  </pic:blipFill>
                  <pic:spPr>
                    <a:xfrm>
                      <a:off x="0" y="0"/>
                      <a:ext cx="5759450" cy="3179445"/>
                    </a:xfrm>
                    <a:prstGeom prst="rect">
                      <a:avLst/>
                    </a:prstGeom>
                  </pic:spPr>
                </pic:pic>
              </a:graphicData>
            </a:graphic>
          </wp:inline>
        </w:drawing>
      </w:r>
    </w:p>
    <w:p w14:paraId="1FAAEEB0" w14:textId="631054DF"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177795"/>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OpenAIs GPT-4, Google’s Bard, Anthropic’s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Some of the widely-used techniques are :</w:t>
      </w:r>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1D3BAF16" w:rsidR="000E2840" w:rsidRDefault="000E2840" w:rsidP="0075679D">
      <w:pPr>
        <w:spacing w:line="360" w:lineRule="auto"/>
        <w:jc w:val="both"/>
      </w:pPr>
      <w:r>
        <w:t>Byte Pair Encoding is a subword tokenization technique introduced by</w:t>
      </w:r>
      <w:r w:rsidR="0075679D">
        <w:t xml:space="preserve"> Gage</w:t>
      </w:r>
      <w:r w:rsidR="001E48FC">
        <w:t xml:space="preserve"> </w:t>
      </w:r>
      <w:r w:rsidR="00E665B8">
        <w:t>P</w:t>
      </w:r>
      <w:r w:rsidR="00445D04">
        <w:t xml:space="preserve"> </w:t>
      </w:r>
      <w:r w:rsidR="0075679D">
        <w:t>(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Sennrich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r>
        <w:rPr>
          <w:rFonts w:ascii="Times New Roman" w:hAnsi="Times New Roman" w:cs="Times New Roman"/>
          <w:b/>
          <w:bCs/>
          <w:u w:val="single"/>
        </w:rPr>
        <w:t>Wordpiece</w:t>
      </w:r>
    </w:p>
    <w:p w14:paraId="1430E045" w14:textId="42D7B181" w:rsidR="00656DC9" w:rsidRDefault="00A95F63" w:rsidP="007612C4">
      <w:pPr>
        <w:spacing w:line="360" w:lineRule="auto"/>
        <w:jc w:val="both"/>
      </w:pPr>
      <w:r>
        <w:t>Wordpiece</w:t>
      </w:r>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r w:rsidR="00A95F63">
        <w:t>Wordpiece</w:t>
      </w:r>
      <w:r>
        <w:t xml:space="preserve"> is that it can also handle OOV words effectively by breaking them down into known subwords.</w:t>
      </w:r>
      <w:r w:rsidR="000170B6">
        <w:t xml:space="preserve"> Hence this approach can be applied to scenarios where training data is diverse. </w:t>
      </w:r>
      <w:r w:rsidR="00A95F63">
        <w:t>Wordpiece</w:t>
      </w:r>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r w:rsidRPr="0098146C">
        <w:rPr>
          <w:rFonts w:ascii="Times New Roman" w:hAnsi="Times New Roman" w:cs="Times New Roman"/>
          <w:b/>
          <w:bCs/>
          <w:u w:val="single"/>
        </w:rPr>
        <w:t>Sentencepiece</w:t>
      </w:r>
    </w:p>
    <w:p w14:paraId="450B5D82" w14:textId="3C90D167" w:rsidR="00DC3EBE" w:rsidRDefault="00723226" w:rsidP="00DC3EBE">
      <w:pPr>
        <w:spacing w:line="360" w:lineRule="auto"/>
        <w:jc w:val="both"/>
      </w:pPr>
      <w:r>
        <w:t>Sentencepiece</w:t>
      </w:r>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is an unsupervised text tokenizer and detokenizer</w:t>
      </w:r>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r w:rsidR="00A95F63">
        <w:t>Wordpiece</w:t>
      </w:r>
      <w:r w:rsidR="00C05F8D" w:rsidRPr="00C05F8D">
        <w:t xml:space="preserve">, </w:t>
      </w:r>
      <w:r>
        <w:t>Sentencepiece</w:t>
      </w:r>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r w:rsidR="00A95F63">
        <w:t>Wordpiece</w:t>
      </w:r>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r w:rsidR="00A95F63">
        <w:t>Wordpiece</w:t>
      </w:r>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r>
        <w:t>Sentencepiece</w:t>
      </w:r>
      <w:r w:rsidR="00916E27" w:rsidRPr="00916E27">
        <w:t xml:space="preserve"> is extensively used in leading NLP models, including T5</w:t>
      </w:r>
      <w:r w:rsidR="00916E27">
        <w:t xml:space="preserve"> (</w:t>
      </w:r>
      <w:r w:rsidR="00916E27" w:rsidRPr="002F303B">
        <w:t>Raffel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r>
        <w:t>Sentencepiece</w:t>
      </w:r>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177796"/>
      <w:r w:rsidRPr="00EF67C3">
        <w:t>Evaluation of RAG</w:t>
      </w:r>
      <w:bookmarkEnd w:id="78"/>
      <w:bookmarkEnd w:id="79"/>
    </w:p>
    <w:p w14:paraId="1C382ADC" w14:textId="285F909E"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0266F5">
        <w:t xml:space="preserve"> </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5C1A2E42" w14:textId="24052357" w:rsidR="00357FEC" w:rsidRDefault="00A216C0" w:rsidP="00C84F6D">
      <w:pPr>
        <w:spacing w:after="240" w:line="360" w:lineRule="auto"/>
        <w:jc w:val="both"/>
      </w:pPr>
      <w:r>
        <w:lastRenderedPageBreak/>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The generated answer is considered to b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However, the MAP@K metric has some limitations. It mainly focuses on whether recommended items are relevant or not, ie.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2556609A" w:rsidR="00357FEC" w:rsidRDefault="00134902" w:rsidP="00D82551">
      <w:pPr>
        <w:spacing w:line="360" w:lineRule="auto"/>
        <w:jc w:val="both"/>
      </w:pPr>
      <w:r>
        <w:t>However, since this does not take into account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w:t>
      </w:r>
      <w:r w:rsidR="001E5AA4">
        <w:t>lower</w:t>
      </w:r>
      <w:r w:rsidR="004A2CD1" w:rsidRPr="004A2CD1">
        <w:t xml:space="preserve">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less number of expected recommendations</w:t>
      </w:r>
      <w:r w:rsidR="00061AA6">
        <w:t xml:space="preserve"> ie.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7"/>
                    <a:stretch>
                      <a:fillRect/>
                    </a:stretch>
                  </pic:blipFill>
                  <pic:spPr>
                    <a:xfrm>
                      <a:off x="0" y="0"/>
                      <a:ext cx="4905603" cy="3176221"/>
                    </a:xfrm>
                    <a:prstGeom prst="rect">
                      <a:avLst/>
                    </a:prstGeom>
                  </pic:spPr>
                </pic:pic>
              </a:graphicData>
            </a:graphic>
          </wp:inline>
        </w:drawing>
      </w:r>
    </w:p>
    <w:p w14:paraId="30A7F970" w14:textId="43AE576D"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8410D6">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5991236D"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8410D6" w:rsidRPr="008410D6">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InformationRetriev</w:t>
      </w:r>
      <w:r w:rsidR="004E04A7">
        <w:t>al</w:t>
      </w:r>
      <w:r>
        <w:t xml:space="preserve">Evaluator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InformationRetriev</w:t>
      </w:r>
      <w:r w:rsidR="004E04A7">
        <w:t>al</w:t>
      </w:r>
      <w:r w:rsidR="00F44D88">
        <w:t>Evaluator of Sentence Transformer needs three inputs :</w:t>
      </w:r>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177797"/>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D8437DD" w:rsidR="00890023" w:rsidRDefault="00890023" w:rsidP="008778E7">
      <w:pPr>
        <w:spacing w:line="360" w:lineRule="auto"/>
        <w:jc w:val="both"/>
      </w:pPr>
      <w:r>
        <w:t>All the experiments are run on an Nvidia A 100 GPU with Ollama as the platform for running the LLMs locally</w:t>
      </w:r>
      <w:r w:rsidR="00477AE0">
        <w:t xml:space="preserve"> due to the ease of usage and it being open-source</w:t>
      </w:r>
      <w:r>
        <w:t xml:space="preserve">. The models described below ie. </w:t>
      </w:r>
      <w:r w:rsidR="00B93B5F">
        <w:t>Llama-2</w:t>
      </w:r>
      <w:r>
        <w:t xml:space="preserve">, Mistral, </w:t>
      </w:r>
      <w:r w:rsidR="004445D9">
        <w:t>Llama-3</w:t>
      </w:r>
      <w:r>
        <w:t xml:space="preserve"> are run locally on the GPU server</w:t>
      </w:r>
      <w:r w:rsidR="006E1940">
        <w:t xml:space="preserve"> by </w:t>
      </w:r>
      <w:r w:rsidR="00101F73">
        <w:t>installing Ollama on the server and downloading and loading the model on Ollama.</w:t>
      </w:r>
      <w:r w:rsidR="00330A06">
        <w:t xml:space="preserve"> This is done since the data is Personal Identifiable Information (PII) and is sensitive in nature it has to be processed by a locally deployed open-source LLM.</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177798"/>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177799"/>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TrustPilot, Airline Ratings etc., </w:t>
      </w:r>
      <w:r w:rsidR="00E42125">
        <w:t xml:space="preserve">using methods suggested by </w:t>
      </w:r>
      <w:r w:rsidR="00E42125" w:rsidRPr="00E42125">
        <w:t>Picolo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The data is present in a csv format with fields :</w:t>
      </w:r>
    </w:p>
    <w:p w14:paraId="752402F3" w14:textId="564E00A8" w:rsidR="00A62D53" w:rsidRDefault="00A62D53" w:rsidP="009A5EF2">
      <w:pPr>
        <w:spacing w:after="240" w:line="360" w:lineRule="auto"/>
        <w:jc w:val="both"/>
      </w:pPr>
      <w:r w:rsidRPr="00A62D53">
        <w:t>Airline</w:t>
      </w:r>
      <w:r>
        <w:t>_</w:t>
      </w:r>
      <w:r w:rsidRPr="00A62D53">
        <w:t>Verified</w:t>
      </w:r>
      <w:r>
        <w:t xml:space="preserve">, </w:t>
      </w:r>
      <w:r w:rsidRPr="00A62D53">
        <w:t>Reviews</w:t>
      </w:r>
      <w:r>
        <w:t xml:space="preserve">, </w:t>
      </w:r>
      <w:r w:rsidRPr="00A62D53">
        <w:t>Type</w:t>
      </w:r>
      <w:r>
        <w:t>_o</w:t>
      </w:r>
      <w:r w:rsidRPr="00A62D53">
        <w:t>f</w:t>
      </w:r>
      <w:r>
        <w:t>_</w:t>
      </w:r>
      <w:r w:rsidRPr="00A62D53">
        <w:t>Traveler</w:t>
      </w:r>
      <w:r>
        <w:t xml:space="preserve">, </w:t>
      </w:r>
      <w:r w:rsidRPr="00A62D53">
        <w:t>Month</w:t>
      </w:r>
      <w:r>
        <w:t>_</w:t>
      </w:r>
      <w:r w:rsidRPr="00A62D53">
        <w:t>Flown</w:t>
      </w:r>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r w:rsidRPr="00A62D53">
        <w:t>Staff</w:t>
      </w:r>
      <w:r>
        <w:t>_</w:t>
      </w:r>
      <w:r w:rsidRPr="00A62D53">
        <w:t>Service</w:t>
      </w:r>
      <w:r>
        <w:t xml:space="preserve">, </w:t>
      </w:r>
      <w:r w:rsidRPr="00A62D53">
        <w:t>Food</w:t>
      </w:r>
      <w:r>
        <w:t>_&amp;_</w:t>
      </w:r>
      <w:r w:rsidRPr="00A62D53">
        <w:t>Beverages</w:t>
      </w:r>
      <w:r>
        <w:t xml:space="preserve">, </w:t>
      </w:r>
      <w:r w:rsidRPr="00A62D53">
        <w:t>Inflight</w:t>
      </w:r>
      <w:r>
        <w:t>_</w:t>
      </w:r>
      <w:r w:rsidRPr="00A62D53">
        <w:t>Entertainment</w:t>
      </w:r>
      <w:r>
        <w:t xml:space="preserve">, </w:t>
      </w:r>
      <w:r w:rsidRPr="00A62D53">
        <w:t>Value</w:t>
      </w:r>
      <w:r>
        <w:t>_</w:t>
      </w:r>
      <w:r w:rsidRPr="00A62D53">
        <w:t>For</w:t>
      </w:r>
      <w:r>
        <w:t>_</w:t>
      </w:r>
      <w:r w:rsidRPr="00A62D53">
        <w:t>Money</w:t>
      </w:r>
      <w:r>
        <w:t xml:space="preserve">, </w:t>
      </w:r>
      <w:r w:rsidRPr="00A62D53">
        <w:t>Overall</w:t>
      </w:r>
      <w:r>
        <w:t>_</w:t>
      </w:r>
      <w:r w:rsidRPr="00A62D53">
        <w:t>Rating</w:t>
      </w:r>
      <w:r>
        <w:t>, is_</w:t>
      </w:r>
      <w:r w:rsidRPr="00A62D53">
        <w:t>Recommended</w:t>
      </w:r>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are :</w:t>
      </w:r>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3A15D6">
        <w:t>B</w:t>
      </w:r>
      <w:r w:rsidRPr="005A1551">
        <w:rPr>
          <w:rFonts w:ascii="Times New Roman" w:eastAsia="Times New Roman" w:hAnsi="Times New Roman" w:cs="Times New Roman"/>
          <w:kern w:val="0"/>
          <w14:ligatures w14:val="none"/>
        </w:rPr>
        <w:t>ooking_ID</w:t>
      </w:r>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Passenger_Name</w:t>
      </w:r>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Membership_level</w:t>
      </w:r>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177800"/>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r w:rsidRPr="00071832">
        <w:t>Booking_ID</w:t>
      </w:r>
      <w:r>
        <w:t xml:space="preserve">, </w:t>
      </w:r>
      <w:r w:rsidRPr="00071832">
        <w:t>Passenger_Name</w:t>
      </w:r>
      <w:r>
        <w:t xml:space="preserve">, </w:t>
      </w:r>
      <w:r w:rsidRPr="00071832">
        <w:t>Passenger_ID</w:t>
      </w:r>
      <w:r>
        <w:t xml:space="preserve">, </w:t>
      </w:r>
      <w:r w:rsidRPr="00071832">
        <w:t>Flight_Number</w:t>
      </w:r>
      <w:r>
        <w:t xml:space="preserve">, </w:t>
      </w:r>
      <w:r w:rsidRPr="00071832">
        <w:t>Departure_Airport</w:t>
      </w:r>
      <w:r>
        <w:t xml:space="preserve">, </w:t>
      </w:r>
      <w:r w:rsidRPr="00071832">
        <w:t>Arrival_Airport</w:t>
      </w:r>
      <w:r>
        <w:t xml:space="preserve">, </w:t>
      </w:r>
      <w:r w:rsidRPr="00071832">
        <w:t>Departure_Date_and_Time</w:t>
      </w:r>
      <w:r>
        <w:t xml:space="preserve">, </w:t>
      </w:r>
      <w:r w:rsidRPr="00071832">
        <w:t>Arrival_Date_and_Time</w:t>
      </w:r>
      <w:r>
        <w:t xml:space="preserve">, </w:t>
      </w:r>
      <w:r w:rsidRPr="00071832">
        <w:t>Seat_Number</w:t>
      </w:r>
      <w:r>
        <w:t xml:space="preserve">, </w:t>
      </w:r>
      <w:r w:rsidRPr="00071832">
        <w:t>Class</w:t>
      </w:r>
      <w:r>
        <w:t xml:space="preserve">, </w:t>
      </w:r>
      <w:r w:rsidRPr="00071832">
        <w:t>Booking_Date</w:t>
      </w:r>
      <w:r w:rsidRPr="00071832">
        <w:tab/>
        <w:t>Contact_Information</w:t>
      </w:r>
      <w:r>
        <w:t xml:space="preserve">, </w:t>
      </w:r>
      <w:r w:rsidRPr="00071832">
        <w:t>Payment_Status</w:t>
      </w:r>
      <w:r>
        <w:t xml:space="preserve">, </w:t>
      </w:r>
      <w:r w:rsidRPr="00071832">
        <w:t>Price</w:t>
      </w:r>
      <w:r>
        <w:t xml:space="preserve">, </w:t>
      </w:r>
      <w:r w:rsidRPr="00071832">
        <w:t>Loyalty_Program_Level</w:t>
      </w:r>
      <w:r>
        <w:t xml:space="preserve">. </w:t>
      </w:r>
    </w:p>
    <w:p w14:paraId="6B73BB4F" w14:textId="709CAD6E" w:rsidR="00433C97" w:rsidRDefault="007046FC" w:rsidP="009A5EF2">
      <w:pPr>
        <w:spacing w:after="240" w:line="360" w:lineRule="auto"/>
        <w:jc w:val="both"/>
      </w:pPr>
      <w:r>
        <w:t xml:space="preserve">Since these values are the items user interact with in order to </w:t>
      </w:r>
      <w:r w:rsidR="006338C2">
        <w:t>provide the user query/complaint, these are created randomly.</w:t>
      </w:r>
      <w:r w:rsidR="00DA742D">
        <w:t xml:space="preserve"> The  number of distinct Departure_Airports and Arrival_Airpor </w:t>
      </w:r>
      <w:r w:rsidR="00903055">
        <w:t xml:space="preserve">considered here </w:t>
      </w:r>
      <w:r w:rsidR="00DA742D">
        <w:t xml:space="preserve">is 10. </w:t>
      </w:r>
    </w:p>
    <w:p w14:paraId="6F319E6D" w14:textId="45B63F0F" w:rsidR="00F25DFA" w:rsidRDefault="000C578F" w:rsidP="009A5EF2">
      <w:pPr>
        <w:spacing w:after="240" w:line="360" w:lineRule="auto"/>
        <w:jc w:val="both"/>
      </w:pPr>
      <w:r w:rsidRPr="00F25DFA">
        <w:t xml:space="preserve">In order to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r w:rsidR="00452D6A" w:rsidRPr="000A1F93">
        <w:rPr>
          <w:b/>
          <w:bCs/>
        </w:rPr>
        <w:t>Acceptable_Recommendation</w:t>
      </w:r>
      <w:r w:rsidR="00452D6A">
        <w:t xml:space="preserve"> in the dataset. Since this data was not available in the initial dataset, </w:t>
      </w:r>
      <w:r w:rsidR="004445D9">
        <w:t>Llama-3</w:t>
      </w:r>
      <w:r w:rsidR="00417078">
        <w:t xml:space="preserve"> is used for creating the Acceptable_Recommendation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Eko Setiawan (2023)</w:t>
      </w:r>
      <w:r w:rsidR="00862E0C">
        <w:t xml:space="preserve">, which will be taken as the ground truth. Since the LLMs are prone to hallucination, </w:t>
      </w:r>
      <w:r w:rsidR="00003257">
        <w:t xml:space="preserve">manual editing of some of the 1948 records are done. In order to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8"/>
                    <a:stretch>
                      <a:fillRect/>
                    </a:stretch>
                  </pic:blipFill>
                  <pic:spPr>
                    <a:xfrm>
                      <a:off x="0" y="0"/>
                      <a:ext cx="5759450" cy="3243580"/>
                    </a:xfrm>
                    <a:prstGeom prst="rect">
                      <a:avLst/>
                    </a:prstGeom>
                  </pic:spPr>
                </pic:pic>
              </a:graphicData>
            </a:graphic>
          </wp:inline>
        </w:drawing>
      </w:r>
    </w:p>
    <w:p w14:paraId="7E41D306" w14:textId="685ACA75"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8410D6">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21E36909"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8410D6" w:rsidRPr="008410D6">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9"/>
                    <a:stretch>
                      <a:fillRect/>
                    </a:stretch>
                  </pic:blipFill>
                  <pic:spPr>
                    <a:xfrm>
                      <a:off x="0" y="0"/>
                      <a:ext cx="5736866" cy="2788139"/>
                    </a:xfrm>
                    <a:prstGeom prst="rect">
                      <a:avLst/>
                    </a:prstGeom>
                  </pic:spPr>
                </pic:pic>
              </a:graphicData>
            </a:graphic>
          </wp:inline>
        </w:drawing>
      </w:r>
    </w:p>
    <w:p w14:paraId="3E02FE54" w14:textId="1345E378"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8410D6">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6096F0C0"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8410D6" w:rsidRPr="008410D6">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30"/>
                    <a:stretch>
                      <a:fillRect/>
                    </a:stretch>
                  </pic:blipFill>
                  <pic:spPr>
                    <a:xfrm>
                      <a:off x="0" y="0"/>
                      <a:ext cx="5759450" cy="3937000"/>
                    </a:xfrm>
                    <a:prstGeom prst="rect">
                      <a:avLst/>
                    </a:prstGeom>
                  </pic:spPr>
                </pic:pic>
              </a:graphicData>
            </a:graphic>
          </wp:inline>
        </w:drawing>
      </w:r>
    </w:p>
    <w:p w14:paraId="235AF484" w14:textId="470C8344"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8410D6">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54CF3A0F"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8410D6" w:rsidRPr="008410D6">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8410D6" w:rsidRPr="008410D6">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1"/>
                    <a:stretch>
                      <a:fillRect/>
                    </a:stretch>
                  </pic:blipFill>
                  <pic:spPr>
                    <a:xfrm>
                      <a:off x="0" y="0"/>
                      <a:ext cx="5759450" cy="3083560"/>
                    </a:xfrm>
                    <a:prstGeom prst="rect">
                      <a:avLst/>
                    </a:prstGeom>
                  </pic:spPr>
                </pic:pic>
              </a:graphicData>
            </a:graphic>
          </wp:inline>
        </w:drawing>
      </w:r>
    </w:p>
    <w:p w14:paraId="12D7E576" w14:textId="2F9E20DC"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8410D6">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215B93C3"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8410D6" w:rsidRPr="008410D6">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r w:rsidR="00CC338D" w:rsidRPr="00CC338D">
        <w:t>In order to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177801"/>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r>
        <w:t xml:space="preserve">In an effort to analyze the optimization for RAG, the dataset used here is the data obtained from Wikipedia using the </w:t>
      </w:r>
      <w:r w:rsidR="00B23D85">
        <w:t xml:space="preserve">Wikipedia-api.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6AB561E5" w:rsidR="00834A2E" w:rsidRDefault="00150EC8" w:rsidP="00015F28">
      <w:pPr>
        <w:spacing w:line="360" w:lineRule="auto"/>
        <w:jc w:val="both"/>
      </w:pPr>
      <w:r>
        <w:t xml:space="preserve">The dataset is formed in such a way that the data are related but are not from the same document. </w:t>
      </w:r>
      <w:r w:rsidR="00B23D85">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w:t>
      </w:r>
      <w:r w:rsidR="00CC2D02">
        <w:lastRenderedPageBreak/>
        <w:t>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prompt :</w:t>
      </w:r>
    </w:p>
    <w:p w14:paraId="4E7B057F" w14:textId="35F21A93" w:rsidR="005D3F4A" w:rsidRDefault="005D3F4A" w:rsidP="005D3F4A">
      <w:pPr>
        <w:spacing w:line="360" w:lineRule="auto"/>
        <w:ind w:left="720"/>
        <w:jc w:val="both"/>
      </w:pPr>
      <w:r>
        <w:t>“</w:t>
      </w:r>
      <w:r w:rsidRPr="005D3F4A">
        <w:t>You are a French Language Expert converter, convert the text passed as {context_str} to French language, put all the necessary information into the converted text (do not assume the reader knows the text),</w:t>
      </w:r>
      <w:r>
        <w:t xml:space="preserve"> a</w:t>
      </w:r>
      <w:r w:rsidRPr="005D3F4A">
        <w:t>nd return the converted text exclusively in JSON format in the format {{"outpu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context_str}</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177802"/>
      <w:r w:rsidR="007F56C8" w:rsidRPr="007F56C8">
        <w:t>Zero-shot Recommender System</w:t>
      </w:r>
      <w:bookmarkEnd w:id="98"/>
    </w:p>
    <w:p w14:paraId="363A36EC" w14:textId="007F93C0" w:rsidR="0035669A" w:rsidRPr="0035669A" w:rsidRDefault="0035669A" w:rsidP="0035669A">
      <w:pPr>
        <w:pStyle w:val="Heading3"/>
      </w:pPr>
      <w:bookmarkStart w:id="99" w:name="_Toc175177803"/>
      <w:r>
        <w:t>Simple Recommender System</w:t>
      </w:r>
      <w:bookmarkEnd w:id="99"/>
    </w:p>
    <w:p w14:paraId="7EA8C574" w14:textId="3C8B089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8410D6" w:rsidRPr="008410D6">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2"/>
                    <a:stretch>
                      <a:fillRect/>
                    </a:stretch>
                  </pic:blipFill>
                  <pic:spPr>
                    <a:xfrm>
                      <a:off x="0" y="0"/>
                      <a:ext cx="5021274" cy="3502712"/>
                    </a:xfrm>
                    <a:prstGeom prst="rect">
                      <a:avLst/>
                    </a:prstGeom>
                  </pic:spPr>
                </pic:pic>
              </a:graphicData>
            </a:graphic>
          </wp:inline>
        </w:drawing>
      </w:r>
    </w:p>
    <w:p w14:paraId="5FD67201" w14:textId="0EA7F203"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8410D6">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recommender is as follows :</w:t>
      </w:r>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aking into account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Acceptable_Recommendation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177804"/>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3"/>
                    <a:stretch>
                      <a:fillRect/>
                    </a:stretch>
                  </pic:blipFill>
                  <pic:spPr>
                    <a:xfrm>
                      <a:off x="0" y="0"/>
                      <a:ext cx="5759450" cy="3780790"/>
                    </a:xfrm>
                    <a:prstGeom prst="rect">
                      <a:avLst/>
                    </a:prstGeom>
                  </pic:spPr>
                </pic:pic>
              </a:graphicData>
            </a:graphic>
          </wp:inline>
        </w:drawing>
      </w:r>
    </w:p>
    <w:p w14:paraId="493162B8" w14:textId="271E5E43"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8410D6">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s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4"/>
                    <a:stretch>
                      <a:fillRect/>
                    </a:stretch>
                  </pic:blipFill>
                  <pic:spPr>
                    <a:xfrm>
                      <a:off x="0" y="0"/>
                      <a:ext cx="5759450" cy="3171825"/>
                    </a:xfrm>
                    <a:prstGeom prst="rect">
                      <a:avLst/>
                    </a:prstGeom>
                  </pic:spPr>
                </pic:pic>
              </a:graphicData>
            </a:graphic>
          </wp:inline>
        </w:drawing>
      </w:r>
    </w:p>
    <w:p w14:paraId="17876E6A" w14:textId="3A2D26F9"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8410D6">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02091259"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8410D6" w:rsidRPr="008410D6">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Acceptable_Recommendation.</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0F8D6F50"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8410D6">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6902D345"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8410D6" w:rsidRPr="008410D6">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5F0DA4E1"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8410D6" w:rsidRPr="008410D6">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05F143F2"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8410D6" w:rsidRPr="008410D6">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6"/>
                    <a:stretch>
                      <a:fillRect/>
                    </a:stretch>
                  </pic:blipFill>
                  <pic:spPr>
                    <a:xfrm>
                      <a:off x="0" y="0"/>
                      <a:ext cx="5513060" cy="3652618"/>
                    </a:xfrm>
                    <a:prstGeom prst="rect">
                      <a:avLst/>
                    </a:prstGeom>
                  </pic:spPr>
                </pic:pic>
              </a:graphicData>
            </a:graphic>
          </wp:inline>
        </w:drawing>
      </w:r>
    </w:p>
    <w:p w14:paraId="65500238" w14:textId="75DA49D9"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8410D6">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Membership_levelm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27B88C5C"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applied to each of the rows in the dataset, and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8410D6" w:rsidRPr="008410D6">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Similar to the simple recommender, the next step involves extracting the top 25 records out of the KG database. In order to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recommendation_history) is passed to the LLM along with the query. The recommendation_history comprises of information such as the Acceptable_recommendation, Memebership_level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478369B0"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Precision@K, Recall@K, </w:t>
      </w:r>
      <w:r>
        <w:t xml:space="preserve">NDCG as described in section </w:t>
      </w:r>
      <w:r>
        <w:fldChar w:fldCharType="begin"/>
      </w:r>
      <w:r>
        <w:instrText xml:space="preserve"> REF _Ref174909311 \r \h  \* MERGEFORMAT </w:instrText>
      </w:r>
      <w:r>
        <w:fldChar w:fldCharType="separate"/>
      </w:r>
      <w:r w:rsidR="008410D6">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DataFrame.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ground_truth_dic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The steps involved in the evaluation are :</w:t>
      </w:r>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Acceptable_Recoomendation column in the recommendations dataframe. Their corresponding relevance score is taken from the Rating column. </w:t>
      </w:r>
      <w:r w:rsidRPr="00E3236E">
        <w:t>A dictionary, ground_truth_dic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ground_truth_dic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Recall@k, Precision@k, MAP_scor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177805"/>
      <w:r w:rsidRPr="009D7A9F">
        <w:t>Retrieval Augmented Generation optimization</w:t>
      </w:r>
      <w:bookmarkEnd w:id="110"/>
      <w:bookmarkEnd w:id="111"/>
    </w:p>
    <w:p w14:paraId="6ABF5591" w14:textId="3A67BAE8"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has to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8410D6"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having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6F7BB42A"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8410D6" w:rsidRPr="005D2B45">
        <w:rPr>
          <w:sz w:val="20"/>
          <w:szCs w:val="20"/>
        </w:rPr>
        <w:t xml:space="preserve">Figure </w:t>
      </w:r>
      <w:r w:rsidR="008410D6">
        <w:rPr>
          <w:noProof/>
          <w:sz w:val="20"/>
          <w:szCs w:val="20"/>
        </w:rPr>
        <w:t>25</w:t>
      </w:r>
      <w:r>
        <w:fldChar w:fldCharType="end"/>
      </w:r>
      <w:r>
        <w:t>. The Data Preprocessing unit has 3 steps :</w:t>
      </w:r>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unk size of 1000 and a chunk overlap of 50 is used here) using RecursiveCharacterTextSplitter.</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romaDB</w:t>
      </w:r>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7"/>
                    <a:stretch>
                      <a:fillRect/>
                    </a:stretch>
                  </pic:blipFill>
                  <pic:spPr>
                    <a:xfrm>
                      <a:off x="0" y="0"/>
                      <a:ext cx="5759450" cy="3136265"/>
                    </a:xfrm>
                    <a:prstGeom prst="rect">
                      <a:avLst/>
                    </a:prstGeom>
                  </pic:spPr>
                </pic:pic>
              </a:graphicData>
            </a:graphic>
          </wp:inline>
        </w:drawing>
      </w:r>
    </w:p>
    <w:p w14:paraId="738A65AA" w14:textId="7A70AB81"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8410D6">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steps :</w:t>
      </w:r>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data retrieved as a result of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177806"/>
      <w:r w:rsidRPr="00525399">
        <w:t>Evaluating the LLMs</w:t>
      </w:r>
      <w:bookmarkEnd w:id="114"/>
    </w:p>
    <w:p w14:paraId="78D988B6" w14:textId="54F0AD18" w:rsidR="00525399" w:rsidRDefault="00525399" w:rsidP="00525399">
      <w:pPr>
        <w:spacing w:line="360" w:lineRule="auto"/>
        <w:jc w:val="both"/>
      </w:pPr>
      <w:r>
        <w:t>The framework used in the study to evaluate RAG is RAGAS framework. In order to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is :</w:t>
      </w:r>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context_str}</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r w:rsidR="007C6FCB">
        <w:t xml:space="preserve">in order to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177807"/>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RAGAS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GloVe concentrate on capturing semantic relationships, models such as BERT, RoBERTa,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B0B6A85"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8410D6" w:rsidRPr="008410D6">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8"/>
                    <a:stretch>
                      <a:fillRect/>
                    </a:stretch>
                  </pic:blipFill>
                  <pic:spPr>
                    <a:xfrm>
                      <a:off x="0" y="0"/>
                      <a:ext cx="3564771" cy="2810549"/>
                    </a:xfrm>
                    <a:prstGeom prst="rect">
                      <a:avLst/>
                    </a:prstGeom>
                  </pic:spPr>
                </pic:pic>
              </a:graphicData>
            </a:graphic>
          </wp:inline>
        </w:drawing>
      </w:r>
    </w:p>
    <w:p w14:paraId="399C5BEC" w14:textId="5EAEF56A"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8410D6">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xml:space="preserve">. The </w:t>
      </w:r>
      <w:r w:rsidR="00712681" w:rsidRPr="003B02F0">
        <w:rPr>
          <w:shd w:val="clear" w:color="auto" w:fill="FFFFFF"/>
        </w:rPr>
        <w:t>BAAI/bge-small-en-v1.5</w:t>
      </w:r>
      <w:r w:rsidR="00712681">
        <w:rPr>
          <w:shd w:val="clear" w:color="auto" w:fill="FFFFFF"/>
        </w:rPr>
        <w:t xml:space="preserve"> </w:t>
      </w:r>
      <w:r w:rsidRPr="00745D74">
        <w:rPr>
          <w:rFonts w:ascii="Times New Roman" w:hAnsi="Times New Roman" w:cs="Times New Roman"/>
          <w:sz w:val="20"/>
          <w:szCs w:val="20"/>
        </w:rPr>
        <w:t>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700C2FA6"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in close proximity to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8410D6" w:rsidRPr="008410D6">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context_str}</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num_questions_per_chunk}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r w:rsidR="00DE04FC">
        <w:rPr>
          <w:shd w:val="clear" w:color="auto" w:fill="FFFFFF"/>
        </w:rPr>
        <w:t xml:space="preserve">chunks </w:t>
      </w:r>
      <w:r w:rsidR="00E6021D">
        <w:rPr>
          <w:shd w:val="clear" w:color="auto" w:fill="FFFFFF"/>
        </w:rPr>
        <w:t xml:space="preserve">of text extracted from the Wikipedia page related to Sherlock Holmes. This prompt </w:t>
      </w:r>
      <w:r>
        <w:rPr>
          <w:shd w:val="clear" w:color="auto" w:fill="FFFFFF"/>
        </w:rPr>
        <w:t xml:space="preserve">takes in two inputs into consideration :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r w:rsidRPr="00E6021D">
        <w:rPr>
          <w:rFonts w:ascii="Times New Roman" w:eastAsia="Times New Roman" w:hAnsi="Times New Roman" w:cs="Times New Roman"/>
          <w:kern w:val="0"/>
          <w:shd w:val="clear" w:color="auto" w:fill="FFFFFF"/>
          <w14:ligatures w14:val="none"/>
        </w:rPr>
        <w:t xml:space="preserve">context_str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RecursiveCharacterTextSplitter,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context_str</w:t>
      </w:r>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r w:rsidRPr="00ED23B8">
        <w:rPr>
          <w:rFonts w:ascii="Times New Roman" w:eastAsia="Times New Roman" w:hAnsi="Times New Roman" w:cs="Times New Roman"/>
          <w:kern w:val="0"/>
          <w:shd w:val="clear" w:color="auto" w:fill="FFFFFF"/>
          <w14:ligatures w14:val="none"/>
        </w:rPr>
        <w:t>num_questions_per_chunk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steps :</w:t>
      </w:r>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978D3D0"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8410D6">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r w:rsidRPr="00440337">
        <w:rPr>
          <w:rFonts w:ascii="Times New Roman" w:eastAsia="Times New Roman" w:hAnsi="Times New Roman" w:cs="Times New Roman"/>
          <w:kern w:val="0"/>
          <w:shd w:val="clear" w:color="auto" w:fill="FFFFFF"/>
          <w14:ligatures w14:val="none"/>
        </w:rPr>
        <w:t>MultipleNegativesRankingLoss</w:t>
      </w:r>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712276BD"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arm up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8410D6" w:rsidRPr="00703469">
        <w:rPr>
          <w:rFonts w:ascii="Times New Roman" w:hAnsi="Times New Roman" w:cs="Times New Roman"/>
        </w:rPr>
        <w:t>(</w:t>
      </w:r>
      <w:r w:rsidR="008410D6">
        <w:rPr>
          <w:rFonts w:ascii="Times New Roman" w:hAnsi="Times New Roman" w:cs="Times New Roman"/>
          <w:i/>
          <w:iCs/>
          <w:noProof/>
        </w:rPr>
        <w:t>3</w:t>
      </w:r>
      <w:r w:rsidR="008410D6" w:rsidRPr="00703469">
        <w:rPr>
          <w:rFonts w:ascii="Times New Roman" w:hAnsi="Times New Roman" w:cs="Times New Roman"/>
        </w:rPr>
        <w:t>.</w:t>
      </w:r>
      <w:r w:rsidR="008410D6">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model.fit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is output is loaded onto personal huggingfac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r w:rsidRPr="004E04A7">
        <w:rPr>
          <w:shd w:val="clear" w:color="auto" w:fill="FFFFFF"/>
        </w:rPr>
        <w:t>InformationRetrievalEvaluator</w:t>
      </w:r>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177808"/>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similar to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effective way to retrieve information from complex and diverse dataset such as the Sherlock dataset. To follow this approach, an LLM is required with the prompt :</w:t>
      </w:r>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be :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177809"/>
      <w:r w:rsidRPr="005E4665">
        <w:rPr>
          <w:shd w:val="clear" w:color="auto" w:fill="FFFFFF"/>
        </w:rPr>
        <w:t>Re-ranking with Cross Encoders</w:t>
      </w:r>
      <w:bookmarkEnd w:id="121"/>
      <w:bookmarkEnd w:id="122"/>
    </w:p>
    <w:p w14:paraId="64EE10E8" w14:textId="4633F26F" w:rsidR="000C0EC3" w:rsidRDefault="004860B0" w:rsidP="009159A1">
      <w:pPr>
        <w:spacing w:after="240" w:line="360" w:lineRule="auto"/>
        <w:jc w:val="both"/>
      </w:pPr>
      <w:r w:rsidRPr="004860B0">
        <w:t>Using method like multi-query expansion and fine-tuning embeddings the relevant documents can be obtained with better quality and and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8410D6"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The steps involved here are :</w:t>
      </w:r>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4A37473C" w:rsidR="000902CE" w:rsidRPr="00A24808" w:rsidRDefault="000902CE" w:rsidP="00A24808">
      <w:pPr>
        <w:spacing w:before="240" w:after="240" w:line="360" w:lineRule="auto"/>
        <w:jc w:val="both"/>
        <w:rPr>
          <w:shd w:val="clear" w:color="auto" w:fill="FFFFFF"/>
        </w:rPr>
      </w:pPr>
      <w:r>
        <w:t>This is a practice that can be beneficial to follow ie.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 xml:space="preserve">This work was inspired by the work done by Coding Crash Courses (2023). </w:t>
      </w:r>
      <w:r w:rsidR="00341C2D">
        <w:t xml:space="preserve">The </w:t>
      </w:r>
      <w:r w:rsidR="00C31601">
        <w:fldChar w:fldCharType="begin"/>
      </w:r>
      <w:r w:rsidR="00C31601">
        <w:instrText xml:space="preserve"> REF _Ref173682271 \h  \* MERGEFORMAT </w:instrText>
      </w:r>
      <w:r w:rsidR="00C31601">
        <w:fldChar w:fldCharType="separate"/>
      </w:r>
      <w:r w:rsidR="008410D6" w:rsidRPr="008410D6">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9"/>
                    <a:stretch>
                      <a:fillRect/>
                    </a:stretch>
                  </pic:blipFill>
                  <pic:spPr>
                    <a:xfrm>
                      <a:off x="0" y="0"/>
                      <a:ext cx="5759450" cy="2978785"/>
                    </a:xfrm>
                    <a:prstGeom prst="rect">
                      <a:avLst/>
                    </a:prstGeom>
                  </pic:spPr>
                </pic:pic>
              </a:graphicData>
            </a:graphic>
          </wp:inline>
        </w:drawing>
      </w:r>
    </w:p>
    <w:p w14:paraId="06FD98AA" w14:textId="6EBC8662"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8410D6">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E7A8D" w:rsidRPr="003E7A8D">
        <w:rPr>
          <w:rFonts w:ascii="Times New Roman" w:hAnsi="Times New Roman" w:cs="Times New Roman"/>
          <w:sz w:val="20"/>
          <w:szCs w:val="20"/>
        </w:rPr>
        <w:t>Osanseviero,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with the user query that is embedded using the same bi-encoder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177810"/>
      <w:r>
        <w:t>Token Optimization</w:t>
      </w:r>
      <w:bookmarkEnd w:id="125"/>
    </w:p>
    <w:p w14:paraId="18E94F9F" w14:textId="1D0EA7DD" w:rsidR="00CF77E0" w:rsidRDefault="00CF77E0" w:rsidP="00CF77E0">
      <w:pPr>
        <w:pStyle w:val="Heading3"/>
      </w:pPr>
      <w:bookmarkStart w:id="126" w:name="_Toc175177811"/>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apply_bpe_to_tex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177812"/>
      <w:r>
        <w:t>Sentencepiece</w:t>
      </w:r>
      <w:r w:rsidR="00562370">
        <w:t xml:space="preserve"> Tokenization</w:t>
      </w:r>
      <w:r w:rsidR="00D14EA9">
        <w:t xml:space="preserve"> and </w:t>
      </w:r>
      <w:r w:rsidR="00A95F63">
        <w:t>Wordpiece</w:t>
      </w:r>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r w:rsidR="00723226">
        <w:t>S</w:t>
      </w:r>
      <w:r>
        <w:t>entencepiec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r w:rsidR="00723226">
        <w:t>Sentencepiece</w:t>
      </w:r>
      <w:r w:rsidRPr="00562370">
        <w:t xml:space="preserve"> model from </w:t>
      </w:r>
      <w:r w:rsidR="00723226">
        <w:t>Sentencepiece</w:t>
      </w:r>
      <w:r w:rsidRPr="00562370">
        <w:t xml:space="preserve">. This model is used for tokenizing text according to the </w:t>
      </w:r>
      <w:r w:rsidR="00723226">
        <w:t>Sentencepiece</w:t>
      </w:r>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r w:rsidR="00723226">
        <w:rPr>
          <w:b/>
          <w:bCs/>
        </w:rPr>
        <w:t>Sentencepiece</w:t>
      </w:r>
      <w:r w:rsidRPr="00562370">
        <w:rPr>
          <w:b/>
          <w:bCs/>
        </w:rPr>
        <w:t xml:space="preserve"> Tokenization:</w:t>
      </w:r>
      <w:r w:rsidRPr="00562370">
        <w:t xml:space="preserve"> Create a function that takes text input and tokenizes it using the </w:t>
      </w:r>
      <w:r w:rsidR="00723226">
        <w:t>Sentencepiece</w:t>
      </w:r>
      <w:r w:rsidRPr="00562370">
        <w:t xml:space="preserve"> model. This function converts the text into a sequence of tokens according to the </w:t>
      </w:r>
      <w:r w:rsidR="00723226">
        <w:t>Sentencepiece</w:t>
      </w:r>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count the number of tokens in a given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Read the dataset from a CSV file into a DataFrame.</w:t>
      </w:r>
    </w:p>
    <w:p w14:paraId="690C4A3A" w14:textId="68F57668" w:rsidR="00562370" w:rsidRPr="00562370" w:rsidRDefault="00562370" w:rsidP="00562370">
      <w:pPr>
        <w:spacing w:line="360" w:lineRule="auto"/>
        <w:jc w:val="both"/>
      </w:pPr>
      <w:r w:rsidRPr="00562370">
        <w:rPr>
          <w:b/>
          <w:bCs/>
        </w:rPr>
        <w:t>Iterate Over Rows:</w:t>
      </w:r>
      <w:r w:rsidRPr="00562370">
        <w:t> For each row in the DataFrame</w:t>
      </w:r>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ground_truth,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r w:rsidR="00723226">
        <w:t>Sentencepiece</w:t>
      </w:r>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r w:rsidR="00723226">
        <w:t>Sentencepiece</w:t>
      </w:r>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Wordpiece</w:t>
      </w:r>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r w:rsidR="00A95F63">
        <w:rPr>
          <w:b/>
          <w:bCs/>
        </w:rPr>
        <w:t>Wordpiece</w:t>
      </w:r>
      <w:r w:rsidRPr="00562370">
        <w:rPr>
          <w:b/>
          <w:bCs/>
        </w:rPr>
        <w:t>:</w:t>
      </w:r>
      <w:r w:rsidRPr="00562370">
        <w:t xml:space="preserve"> Use a separate </w:t>
      </w:r>
      <w:r w:rsidR="00A95F63">
        <w:t>Wordpiece</w:t>
      </w:r>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r w:rsidR="00723226">
        <w:t>Sentencepiece</w:t>
      </w:r>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r w:rsidR="00723226">
        <w:t>Sentencepiece</w:t>
      </w:r>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The chapter also discussed the architecture of a simple RAG system and various optimization techniques for the RAG in order to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177813"/>
      <w:r>
        <w:lastRenderedPageBreak/>
        <w:t>Results</w:t>
      </w:r>
      <w:bookmarkEnd w:id="128"/>
    </w:p>
    <w:p w14:paraId="0CD22EFD" w14:textId="47DC5A6B" w:rsidR="00A950C5" w:rsidRDefault="00EF7CD3" w:rsidP="009159A1">
      <w:pPr>
        <w:spacing w:after="240" w:line="360" w:lineRule="auto"/>
        <w:jc w:val="both"/>
      </w:pPr>
      <w:r w:rsidRPr="00EF7CD3">
        <w:t>The results obtained are illustrated below for a simple recommender with the KG and the recommender with the KG and then deduce the best open-source LLM for application into  the airlines industry</w:t>
      </w:r>
      <w:r>
        <w:t>. Subsequently the discussion follows the optimization of RAG and its results.</w:t>
      </w:r>
      <w:r w:rsidR="007C5EE5">
        <w:t xml:space="preserve"> </w:t>
      </w:r>
      <w:r w:rsidR="007C5EE5" w:rsidRPr="007C5EE5">
        <w:t>The experiments were carried out on an Nvidia A100 GPU using Ollama as the platform for running the LLMs locally. Ollama was selected for its ease of use and open-source availability</w:t>
      </w:r>
      <w:r w:rsidR="00B3572B">
        <w:t xml:space="preserve"> and to ensure security in data processing as it does not upload any</w:t>
      </w:r>
      <w:r w:rsidR="001379F3">
        <w:t xml:space="preserve"> query or</w:t>
      </w:r>
      <w:r w:rsidR="00620CA6">
        <w:t xml:space="preserve"> </w:t>
      </w:r>
      <w:r w:rsidR="00B3572B">
        <w:t>data online</w:t>
      </w:r>
      <w:r w:rsidR="007C5EE5" w:rsidRPr="007C5EE5">
        <w:t xml:space="preserve">. The models, such as </w:t>
      </w:r>
      <w:r w:rsidR="00B93B5F">
        <w:t>Llama-2</w:t>
      </w:r>
      <w:r w:rsidR="007C5EE5" w:rsidRPr="007C5EE5">
        <w:t xml:space="preserve">, Mistral, and </w:t>
      </w:r>
      <w:r w:rsidR="004445D9">
        <w:t>Llama-3</w:t>
      </w:r>
      <w:r w:rsidR="007C5EE5" w:rsidRPr="007C5EE5">
        <w:t>, were run locally by installing Ollama on the GPU server and loading the models directly through the platform.</w:t>
      </w:r>
      <w:r w:rsidR="007C5EE5">
        <w:t xml:space="preserve"> Ollama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Sherlock_Holmes", "Arthur_Conan_Doyle", "A_Scandal_in_Bohemia"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As all the recommender systems are evaluated using metrics such as NDCG, Precision@K, Recall@K,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 xml:space="preserve">Precision@K: This measures the proportion of relevant recommendations among the top K recommendations. It provides insight into how often the system's top </w:t>
      </w:r>
      <w:r w:rsidRPr="007B7F9D">
        <w:rPr>
          <w:rFonts w:ascii="Times New Roman" w:eastAsia="Times New Roman" w:hAnsi="Times New Roman" w:cs="Times New Roman"/>
          <w:kern w:val="0"/>
          <w14:ligatures w14:val="none"/>
        </w:rPr>
        <w:lastRenderedPageBreak/>
        <w:t>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Recall@K: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177814"/>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40"/>
                    <a:stretch>
                      <a:fillRect/>
                    </a:stretch>
                  </pic:blipFill>
                  <pic:spPr>
                    <a:xfrm>
                      <a:off x="0" y="0"/>
                      <a:ext cx="5089974" cy="2898536"/>
                    </a:xfrm>
                    <a:prstGeom prst="rect">
                      <a:avLst/>
                    </a:prstGeom>
                  </pic:spPr>
                </pic:pic>
              </a:graphicData>
            </a:graphic>
          </wp:inline>
        </w:drawing>
      </w:r>
    </w:p>
    <w:p w14:paraId="40BCF56D" w14:textId="40F91937"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8410D6">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2A0B4D0D" w:rsidR="005C6428" w:rsidRDefault="00CB242E" w:rsidP="005C6428">
      <w:pPr>
        <w:spacing w:line="360" w:lineRule="auto"/>
        <w:jc w:val="both"/>
      </w:pPr>
      <w:r w:rsidRPr="005C6428">
        <w:lastRenderedPageBreak/>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8410D6" w:rsidRPr="008410D6">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2DC8A19E" w14:textId="5AF678B4"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8410D6">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0A9D36F2"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8410D6" w:rsidRPr="008410D6">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2"/>
                    <a:stretch>
                      <a:fillRect/>
                    </a:stretch>
                  </pic:blipFill>
                  <pic:spPr>
                    <a:xfrm>
                      <a:off x="0" y="0"/>
                      <a:ext cx="6002129" cy="3835539"/>
                    </a:xfrm>
                    <a:prstGeom prst="rect">
                      <a:avLst/>
                    </a:prstGeom>
                  </pic:spPr>
                </pic:pic>
              </a:graphicData>
            </a:graphic>
          </wp:inline>
        </w:drawing>
      </w:r>
    </w:p>
    <w:p w14:paraId="68FC3FC4" w14:textId="2A012BC5"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8410D6">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3"/>
                    <a:stretch>
                      <a:fillRect/>
                    </a:stretch>
                  </pic:blipFill>
                  <pic:spPr>
                    <a:xfrm>
                      <a:off x="0" y="0"/>
                      <a:ext cx="5759450" cy="3680460"/>
                    </a:xfrm>
                    <a:prstGeom prst="rect">
                      <a:avLst/>
                    </a:prstGeom>
                  </pic:spPr>
                </pic:pic>
              </a:graphicData>
            </a:graphic>
          </wp:inline>
        </w:drawing>
      </w:r>
    </w:p>
    <w:p w14:paraId="6BF7CF4A" w14:textId="26EE262A"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8410D6">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60279F34"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8410D6" w:rsidRPr="008410D6">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8410D6" w:rsidRPr="008410D6">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ie.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177815"/>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261CE1D0" w14:textId="10D40478"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8410D6">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5"/>
                    <a:stretch>
                      <a:fillRect/>
                    </a:stretch>
                  </pic:blipFill>
                  <pic:spPr>
                    <a:xfrm>
                      <a:off x="0" y="0"/>
                      <a:ext cx="5759450" cy="3308985"/>
                    </a:xfrm>
                    <a:prstGeom prst="rect">
                      <a:avLst/>
                    </a:prstGeom>
                  </pic:spPr>
                </pic:pic>
              </a:graphicData>
            </a:graphic>
          </wp:inline>
        </w:drawing>
      </w:r>
    </w:p>
    <w:p w14:paraId="11946B73" w14:textId="05889C07"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8410D6">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1FF257C8"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8410D6" w:rsidRPr="00B436F0">
        <w:rPr>
          <w:sz w:val="20"/>
          <w:szCs w:val="20"/>
        </w:rPr>
        <w:t xml:space="preserve">Figure </w:t>
      </w:r>
      <w:r w:rsidR="008410D6">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8410D6" w:rsidRPr="008410D6">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8410D6" w:rsidRPr="008410D6">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8410D6" w:rsidRPr="008410D6">
        <w:t>Figure 29</w:t>
      </w:r>
      <w:r w:rsidR="00340DB1">
        <w:fldChar w:fldCharType="end"/>
      </w:r>
      <w:r w:rsidR="00340DB1">
        <w:t xml:space="preserve">.  It is evident from the comparison that NDCG score exhibited a climb from 0.22 to 0.28 (27% growth), Recall@3 presented a gain from 0.20 to 0.26. Similar to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705F8A2C"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8410D6" w:rsidRPr="008410D6">
        <w:t>Figure 29</w:t>
      </w:r>
      <w:r>
        <w:fldChar w:fldCharType="end"/>
      </w:r>
      <w:r>
        <w:t xml:space="preserve"> and </w:t>
      </w:r>
      <w:r>
        <w:fldChar w:fldCharType="begin"/>
      </w:r>
      <w:r>
        <w:instrText xml:space="preserve"> REF _Ref173962923 \h  \* MERGEFORMAT </w:instrText>
      </w:r>
      <w:r>
        <w:fldChar w:fldCharType="separate"/>
      </w:r>
      <w:r w:rsidR="008410D6" w:rsidRPr="008410D6">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8410D6" w:rsidRPr="008410D6">
        <w:t>Figure 28</w:t>
      </w:r>
      <w:r>
        <w:fldChar w:fldCharType="end"/>
      </w:r>
      <w:r>
        <w:t xml:space="preserve"> and </w:t>
      </w:r>
      <w:r>
        <w:fldChar w:fldCharType="begin"/>
      </w:r>
      <w:r>
        <w:instrText xml:space="preserve"> REF _Ref173964254 \h  \* MERGEFORMAT </w:instrText>
      </w:r>
      <w:r>
        <w:fldChar w:fldCharType="separate"/>
      </w:r>
      <w:r w:rsidR="008410D6" w:rsidRPr="008410D6">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6BEA87C4" w14:textId="0FF82B76"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7"/>
                    <a:stretch>
                      <a:fillRect/>
                    </a:stretch>
                  </pic:blipFill>
                  <pic:spPr>
                    <a:xfrm>
                      <a:off x="0" y="0"/>
                      <a:ext cx="5759450" cy="3375660"/>
                    </a:xfrm>
                    <a:prstGeom prst="rect">
                      <a:avLst/>
                    </a:prstGeom>
                  </pic:spPr>
                </pic:pic>
              </a:graphicData>
            </a:graphic>
          </wp:inline>
        </w:drawing>
      </w:r>
    </w:p>
    <w:p w14:paraId="50AFEE23" w14:textId="068A4DAE"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8410D6">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411A5D99"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8410D6" w:rsidRPr="008410D6">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8410D6">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177816"/>
      <w:r>
        <w:t>RAG Optimizat</w:t>
      </w:r>
      <w:r w:rsidR="001A539C">
        <w:t>i</w:t>
      </w:r>
      <w:r>
        <w:t>on</w:t>
      </w:r>
      <w:bookmarkEnd w:id="147"/>
    </w:p>
    <w:p w14:paraId="6E959555" w14:textId="11D91159"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8410D6">
        <w:t>2.5</w:t>
      </w:r>
      <w:r>
        <w:fldChar w:fldCharType="end"/>
      </w:r>
      <w:r>
        <w:t xml:space="preserve">) and the methodology (Section </w:t>
      </w:r>
      <w:r>
        <w:fldChar w:fldCharType="begin"/>
      </w:r>
      <w:r>
        <w:instrText xml:space="preserve"> REF _Ref174023408 \r \h </w:instrText>
      </w:r>
      <w:r>
        <w:fldChar w:fldCharType="separate"/>
      </w:r>
      <w:r w:rsidR="008410D6">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8410D6" w:rsidRPr="009B5EF7">
        <w:rPr>
          <w:sz w:val="20"/>
          <w:szCs w:val="20"/>
        </w:rPr>
        <w:t xml:space="preserve">Figure </w:t>
      </w:r>
      <w:r w:rsidR="008410D6">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r w:rsidRPr="00A5298D">
              <w:rPr>
                <w:sz w:val="24"/>
                <w:szCs w:val="24"/>
              </w:rPr>
              <w:t>context_precision</w:t>
            </w:r>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r w:rsidRPr="00A5298D">
              <w:rPr>
                <w:sz w:val="24"/>
                <w:szCs w:val="24"/>
              </w:rPr>
              <w:t>answer_relevancy</w:t>
            </w:r>
          </w:p>
        </w:tc>
        <w:tc>
          <w:tcPr>
            <w:tcW w:w="2309" w:type="dxa"/>
          </w:tcPr>
          <w:p w14:paraId="72E59762" w14:textId="1DC59E0C" w:rsidR="00A5298D" w:rsidRPr="00A5298D" w:rsidRDefault="00A5298D" w:rsidP="00A5298D">
            <w:pPr>
              <w:spacing w:line="360" w:lineRule="auto"/>
              <w:jc w:val="both"/>
              <w:rPr>
                <w:sz w:val="24"/>
                <w:szCs w:val="24"/>
              </w:rPr>
            </w:pPr>
            <w:r w:rsidRPr="00A5298D">
              <w:rPr>
                <w:sz w:val="24"/>
                <w:szCs w:val="24"/>
              </w:rPr>
              <w:t>context_recall</w:t>
            </w:r>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C30FD93"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177817"/>
      <w:r w:rsidRPr="00890023">
        <w:rPr>
          <w:shd w:val="clear" w:color="auto" w:fill="FFFFFF"/>
        </w:rPr>
        <w:t>Fine-tuning Embeddings</w:t>
      </w:r>
      <w:bookmarkEnd w:id="150"/>
    </w:p>
    <w:p w14:paraId="2B38BF51" w14:textId="77E91D8C"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8410D6" w:rsidRPr="00DF31AB">
        <w:t>Sentence Transformer</w:t>
      </w:r>
      <w:r>
        <w:fldChar w:fldCharType="end"/>
      </w:r>
      <w:r>
        <w:t xml:space="preserve"> section of the Literature Review. These are </w:t>
      </w:r>
      <w:r w:rsidR="00525399">
        <w:t>:</w:t>
      </w:r>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606B515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8410D6" w:rsidRPr="008410D6">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6A379B05"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tranformers/all-MiniLM-L6-v2 for the question "Who is Sherlock Holmes ?" presented on a 2-dimensional plane with the query (marked with red X) and the retrieved relevant documents (marked with green circles).</w:t>
      </w:r>
      <w:bookmarkEnd w:id="152"/>
    </w:p>
    <w:p w14:paraId="734F5F6F" w14:textId="62C308EB"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a 80:20 ratio is used to train the embedding </w:t>
      </w:r>
      <w:r w:rsidR="004B0F6C" w:rsidRPr="00424A51">
        <w:rPr>
          <w:shd w:val="clear" w:color="auto" w:fill="FFFFFF"/>
        </w:rPr>
        <w:t>BAAI/bge-small-en-v1.5</w:t>
      </w:r>
      <w:r w:rsidR="004B0F6C">
        <w:rPr>
          <w:shd w:val="clear" w:color="auto" w:fill="FFFFFF"/>
        </w:rPr>
        <w:t xml:space="preserve"> with the MultipleNegativesRankingLoss function as the loss function from the sentence_transformers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8410D6" w:rsidRPr="008410D6">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9"/>
                    <a:stretch>
                      <a:fillRect/>
                    </a:stretch>
                  </pic:blipFill>
                  <pic:spPr>
                    <a:xfrm>
                      <a:off x="0" y="0"/>
                      <a:ext cx="5136449" cy="3131139"/>
                    </a:xfrm>
                    <a:prstGeom prst="rect">
                      <a:avLst/>
                    </a:prstGeom>
                  </pic:spPr>
                </pic:pic>
              </a:graphicData>
            </a:graphic>
          </wp:inline>
        </w:drawing>
      </w:r>
    </w:p>
    <w:p w14:paraId="36DBC100" w14:textId="4ABC49D7"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50"/>
                    <a:stretch>
                      <a:fillRect/>
                    </a:stretch>
                  </pic:blipFill>
                  <pic:spPr>
                    <a:xfrm>
                      <a:off x="0" y="0"/>
                      <a:ext cx="5189843" cy="3111044"/>
                    </a:xfrm>
                    <a:prstGeom prst="rect">
                      <a:avLst/>
                    </a:prstGeom>
                  </pic:spPr>
                </pic:pic>
              </a:graphicData>
            </a:graphic>
          </wp:inline>
        </w:drawing>
      </w:r>
    </w:p>
    <w:p w14:paraId="0799D626" w14:textId="75C82E67"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065465BD"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8410D6" w:rsidRPr="008410D6">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3662B54B"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64CD84A7"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8410D6" w:rsidRPr="008410D6">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8410D6" w:rsidRPr="008410D6">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32538A9F"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The pictorial representation of the vectors on a 2-dimensional plane with the query highlighted with a red X and the relevant documents retrieved highlighted with green circles for Sentence-transformers/all-MiniLM-L6-v2 for a question “Who is Sherlock Holmes ?”</w:t>
      </w:r>
      <w:r w:rsidR="001F13FB">
        <w:rPr>
          <w:rFonts w:ascii="Times New Roman" w:hAnsi="Times New Roman" w:cs="Times New Roman"/>
          <w:sz w:val="20"/>
          <w:szCs w:val="20"/>
        </w:rPr>
        <w:t>.</w:t>
      </w:r>
      <w:bookmarkEnd w:id="160"/>
    </w:p>
    <w:p w14:paraId="3F96037D" w14:textId="7818BF72"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8410D6" w:rsidRPr="001F13FB">
        <w:rPr>
          <w:sz w:val="20"/>
          <w:szCs w:val="20"/>
        </w:rPr>
        <w:t xml:space="preserve">Figure </w:t>
      </w:r>
      <w:r w:rsidR="008410D6">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8410D6" w:rsidRPr="001F13FB">
        <w:rPr>
          <w:sz w:val="20"/>
          <w:szCs w:val="20"/>
        </w:rPr>
        <w:t xml:space="preserve">Figure </w:t>
      </w:r>
      <w:r w:rsidR="008410D6">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particular question,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3"/>
                    <a:stretch>
                      <a:fillRect/>
                    </a:stretch>
                  </pic:blipFill>
                  <pic:spPr>
                    <a:xfrm>
                      <a:off x="0" y="0"/>
                      <a:ext cx="5130511" cy="3083963"/>
                    </a:xfrm>
                    <a:prstGeom prst="rect">
                      <a:avLst/>
                    </a:prstGeom>
                  </pic:spPr>
                </pic:pic>
              </a:graphicData>
            </a:graphic>
          </wp:inline>
        </w:drawing>
      </w:r>
    </w:p>
    <w:p w14:paraId="1996DC25" w14:textId="3FCBE6CF"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shows a decrease when compared to the </w:t>
      </w:r>
      <w:r w:rsidR="005C602B">
        <w:t xml:space="preserve">fine-tuned </w:t>
      </w:r>
      <w:r w:rsidR="005C602B" w:rsidRPr="002605DB">
        <w:t>BAAI/bge-small-en-v1.5</w:t>
      </w:r>
      <w:r w:rsidR="005C602B">
        <w:t>.</w:t>
      </w:r>
      <w:bookmarkEnd w:id="162"/>
    </w:p>
    <w:p w14:paraId="3CAA24D1" w14:textId="55515891"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8410D6" w:rsidRPr="008410D6">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8410D6" w:rsidRPr="008410D6">
        <w:t>Figure 38</w:t>
      </w:r>
      <w:r>
        <w:fldChar w:fldCharType="end"/>
      </w:r>
      <w:r w:rsidR="00A61596">
        <w:t>.</w:t>
      </w:r>
      <w:r w:rsidR="00394EF4">
        <w:t xml:space="preserve"> </w:t>
      </w:r>
      <w:r w:rsidR="009C30A6" w:rsidRPr="009C30A6">
        <w:t>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MiniLM,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Given that the dataset is in French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4"/>
                    <a:stretch>
                      <a:fillRect/>
                    </a:stretch>
                  </pic:blipFill>
                  <pic:spPr>
                    <a:xfrm>
                      <a:off x="0" y="0"/>
                      <a:ext cx="4891439" cy="2940256"/>
                    </a:xfrm>
                    <a:prstGeom prst="rect">
                      <a:avLst/>
                    </a:prstGeom>
                  </pic:spPr>
                </pic:pic>
              </a:graphicData>
            </a:graphic>
          </wp:inline>
        </w:drawing>
      </w:r>
    </w:p>
    <w:p w14:paraId="7659B7D5" w14:textId="28F986C0"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230E3A9D"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8410D6" w:rsidRPr="008410D6">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5"/>
                    <a:stretch>
                      <a:fillRect/>
                    </a:stretch>
                  </pic:blipFill>
                  <pic:spPr>
                    <a:xfrm>
                      <a:off x="0" y="0"/>
                      <a:ext cx="5759450" cy="3462020"/>
                    </a:xfrm>
                    <a:prstGeom prst="rect">
                      <a:avLst/>
                    </a:prstGeom>
                  </pic:spPr>
                </pic:pic>
              </a:graphicData>
            </a:graphic>
          </wp:inline>
        </w:drawing>
      </w:r>
    </w:p>
    <w:p w14:paraId="0CB69165" w14:textId="3D9FE2B6"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01932001"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8410D6" w:rsidRPr="008410D6">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8410D6" w:rsidRPr="001F13FB">
        <w:rPr>
          <w:sz w:val="20"/>
          <w:szCs w:val="20"/>
        </w:rPr>
        <w:t xml:space="preserve">Figure </w:t>
      </w:r>
      <w:r w:rsidR="008410D6">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72C5778"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8410D6">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2173F2BD"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8410D6" w:rsidRPr="008410D6">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8410D6" w:rsidRPr="008410D6">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7"/>
                    <a:stretch>
                      <a:fillRect/>
                    </a:stretch>
                  </pic:blipFill>
                  <pic:spPr>
                    <a:xfrm>
                      <a:off x="0" y="0"/>
                      <a:ext cx="5759450" cy="2804795"/>
                    </a:xfrm>
                    <a:prstGeom prst="rect">
                      <a:avLst/>
                    </a:prstGeom>
                  </pic:spPr>
                </pic:pic>
              </a:graphicData>
            </a:graphic>
          </wp:inline>
        </w:drawing>
      </w:r>
    </w:p>
    <w:p w14:paraId="65E17B91" w14:textId="097F7EC2"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8410D6">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Holmes ?”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4B5CC11B"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8410D6">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177818"/>
      <w:r>
        <w:lastRenderedPageBreak/>
        <w:t>Cross-Encoder evaluation with</w:t>
      </w:r>
      <w:r w:rsidR="007D7399">
        <w:t xml:space="preserve"> and without</w:t>
      </w:r>
      <w:r>
        <w:t xml:space="preserve"> Multi-query expansion</w:t>
      </w:r>
      <w:bookmarkEnd w:id="171"/>
    </w:p>
    <w:p w14:paraId="1DB230C3" w14:textId="3B598AB0"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8410D6">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8410D6">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r w:rsidRPr="00A5298D">
              <w:rPr>
                <w:sz w:val="24"/>
                <w:szCs w:val="24"/>
              </w:rPr>
              <w:t>context_precision</w:t>
            </w:r>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r w:rsidRPr="00A5298D">
              <w:rPr>
                <w:sz w:val="24"/>
                <w:szCs w:val="24"/>
              </w:rPr>
              <w:t>answer_relevancy</w:t>
            </w:r>
          </w:p>
        </w:tc>
        <w:tc>
          <w:tcPr>
            <w:tcW w:w="2309" w:type="dxa"/>
          </w:tcPr>
          <w:p w14:paraId="13506CA4" w14:textId="77777777" w:rsidR="00890B5E" w:rsidRPr="00A5298D" w:rsidRDefault="00890B5E" w:rsidP="00EC1EFC">
            <w:pPr>
              <w:spacing w:line="360" w:lineRule="auto"/>
              <w:jc w:val="both"/>
              <w:rPr>
                <w:sz w:val="24"/>
                <w:szCs w:val="24"/>
              </w:rPr>
            </w:pPr>
            <w:r w:rsidRPr="00A5298D">
              <w:rPr>
                <w:sz w:val="24"/>
                <w:szCs w:val="24"/>
              </w:rPr>
              <w:t>context_recall</w:t>
            </w:r>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40C21055"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r w:rsidRPr="00A5298D">
              <w:rPr>
                <w:sz w:val="24"/>
                <w:szCs w:val="24"/>
              </w:rPr>
              <w:t>context_precision</w:t>
            </w:r>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r w:rsidRPr="00A5298D">
              <w:rPr>
                <w:sz w:val="24"/>
                <w:szCs w:val="24"/>
              </w:rPr>
              <w:t>answer_relevancy</w:t>
            </w:r>
          </w:p>
        </w:tc>
        <w:tc>
          <w:tcPr>
            <w:tcW w:w="2309" w:type="dxa"/>
          </w:tcPr>
          <w:p w14:paraId="1DC0C30F" w14:textId="77777777" w:rsidR="00C54CD4" w:rsidRPr="00A5298D" w:rsidRDefault="00C54CD4" w:rsidP="00EC1EFC">
            <w:pPr>
              <w:spacing w:line="360" w:lineRule="auto"/>
              <w:jc w:val="both"/>
              <w:rPr>
                <w:sz w:val="24"/>
                <w:szCs w:val="24"/>
              </w:rPr>
            </w:pPr>
            <w:r w:rsidRPr="00A5298D">
              <w:rPr>
                <w:sz w:val="24"/>
                <w:szCs w:val="24"/>
              </w:rPr>
              <w:t>context_recall</w:t>
            </w:r>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4019E88"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077D880D"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8410D6" w:rsidRPr="008410D6">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8410D6" w:rsidRPr="008410D6">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8410D6" w:rsidRPr="008410D6">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MAP, P</w:t>
      </w:r>
      <w:r>
        <w:t>recision@K</w:t>
      </w:r>
      <w:r w:rsidRPr="008841C9">
        <w:t>, and Recall@</w:t>
      </w:r>
      <w:r>
        <w:t>K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r>
              <w:rPr>
                <w:sz w:val="24"/>
                <w:szCs w:val="24"/>
              </w:rPr>
              <w:t>Precision@K</w:t>
            </w:r>
          </w:p>
        </w:tc>
        <w:tc>
          <w:tcPr>
            <w:tcW w:w="2309" w:type="dxa"/>
          </w:tcPr>
          <w:p w14:paraId="5AB20D2E" w14:textId="6FFEADA9" w:rsidR="00E73089" w:rsidRPr="00A5298D" w:rsidRDefault="000F0762" w:rsidP="00EC1EFC">
            <w:pPr>
              <w:spacing w:line="360" w:lineRule="auto"/>
              <w:jc w:val="both"/>
              <w:rPr>
                <w:sz w:val="24"/>
                <w:szCs w:val="24"/>
              </w:rPr>
            </w:pPr>
            <w:r>
              <w:rPr>
                <w:sz w:val="24"/>
                <w:szCs w:val="24"/>
              </w:rPr>
              <w:t>Recall@K</w:t>
            </w:r>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0325252E"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r>
              <w:rPr>
                <w:sz w:val="24"/>
                <w:szCs w:val="24"/>
              </w:rPr>
              <w:t>Precision@K</w:t>
            </w:r>
          </w:p>
        </w:tc>
        <w:tc>
          <w:tcPr>
            <w:tcW w:w="2309" w:type="dxa"/>
          </w:tcPr>
          <w:p w14:paraId="5497C818" w14:textId="77777777" w:rsidR="000F0762" w:rsidRPr="00A5298D" w:rsidRDefault="000F0762" w:rsidP="00EC1EFC">
            <w:pPr>
              <w:spacing w:line="360" w:lineRule="auto"/>
              <w:jc w:val="both"/>
              <w:rPr>
                <w:sz w:val="24"/>
                <w:szCs w:val="24"/>
              </w:rPr>
            </w:pPr>
            <w:r>
              <w:rPr>
                <w:sz w:val="24"/>
                <w:szCs w:val="24"/>
              </w:rPr>
              <w:t>Recall@K</w:t>
            </w:r>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6D870F07"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3155ED93"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8410D6" w:rsidRPr="008410D6">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8410D6" w:rsidRPr="008410D6">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Precision@K and Recall@K where K = 3</w:t>
      </w:r>
      <w:r w:rsidR="00A64E19">
        <w:t xml:space="preserve"> metrics.</w:t>
      </w:r>
    </w:p>
    <w:p w14:paraId="089A59D7" w14:textId="155E6306" w:rsidR="000C33D3" w:rsidRDefault="000C33D3" w:rsidP="000C33D3">
      <w:pPr>
        <w:pStyle w:val="Heading2"/>
      </w:pPr>
      <w:bookmarkStart w:id="180" w:name="_Toc175177819"/>
      <w:r>
        <w:t>Token optimization techniques</w:t>
      </w:r>
      <w:bookmarkEnd w:id="180"/>
    </w:p>
    <w:p w14:paraId="49CB3CBD" w14:textId="2047F459"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8410D6">
        <w:t>2.5.5</w:t>
      </w:r>
      <w:r>
        <w:fldChar w:fldCharType="end"/>
      </w:r>
      <w:r>
        <w:t xml:space="preserve">, </w:t>
      </w:r>
      <w:r w:rsidR="005E013D">
        <w:t xml:space="preserve">the token optimization techniques applied here are Byte-Pair Encoding (BPE), </w:t>
      </w:r>
      <w:r w:rsidR="00723226">
        <w:t>Sentencepiece</w:t>
      </w:r>
      <w:r w:rsidR="005E013D">
        <w:t xml:space="preserve">, </w:t>
      </w:r>
      <w:r w:rsidR="00A95F63">
        <w:t>Wordpiece</w:t>
      </w:r>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177820"/>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42DA43B8"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8410D6" w:rsidRPr="008410D6">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r>
              <w:rPr>
                <w:rFonts w:ascii="Aptos Narrow" w:hAnsi="Aptos Narrow"/>
                <w:color w:val="000000"/>
              </w:rPr>
              <w:t>context_precision</w:t>
            </w:r>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r>
              <w:rPr>
                <w:rFonts w:ascii="Aptos Narrow" w:hAnsi="Aptos Narrow"/>
                <w:color w:val="000000"/>
              </w:rPr>
              <w:t>answer_relevancy</w:t>
            </w:r>
          </w:p>
        </w:tc>
        <w:tc>
          <w:tcPr>
            <w:tcW w:w="1457" w:type="dxa"/>
            <w:vAlign w:val="bottom"/>
          </w:tcPr>
          <w:p w14:paraId="499C7B81" w14:textId="460E7EBC" w:rsidR="00AA308B" w:rsidRPr="00A5298D" w:rsidRDefault="00AA308B" w:rsidP="003357D3">
            <w:pPr>
              <w:spacing w:line="360" w:lineRule="auto"/>
              <w:jc w:val="both"/>
              <w:rPr>
                <w:sz w:val="24"/>
                <w:szCs w:val="24"/>
              </w:rPr>
            </w:pPr>
            <w:r>
              <w:rPr>
                <w:rFonts w:ascii="Aptos Narrow" w:hAnsi="Aptos Narrow"/>
                <w:color w:val="000000"/>
              </w:rPr>
              <w:t>context_recall</w:t>
            </w:r>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45510F01"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177821"/>
      <w:r>
        <w:t>BPE with Latent Semantic Analysis Summarizer</w:t>
      </w:r>
      <w:bookmarkEnd w:id="184"/>
    </w:p>
    <w:p w14:paraId="3F42A2C8" w14:textId="369BEEC7"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8410D6" w:rsidRPr="008410D6">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r>
              <w:rPr>
                <w:rFonts w:ascii="Aptos Narrow" w:hAnsi="Aptos Narrow"/>
                <w:color w:val="000000"/>
              </w:rPr>
              <w:t>context_precision</w:t>
            </w:r>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r>
              <w:rPr>
                <w:rFonts w:ascii="Aptos Narrow" w:hAnsi="Aptos Narrow"/>
                <w:color w:val="000000"/>
              </w:rPr>
              <w:t>answer_relevancy</w:t>
            </w:r>
          </w:p>
        </w:tc>
        <w:tc>
          <w:tcPr>
            <w:tcW w:w="1461" w:type="dxa"/>
            <w:vAlign w:val="bottom"/>
          </w:tcPr>
          <w:p w14:paraId="290F5ED5" w14:textId="77777777" w:rsidR="00AA308B" w:rsidRPr="00A5298D" w:rsidRDefault="00AA308B" w:rsidP="00F14D9B">
            <w:pPr>
              <w:spacing w:line="360" w:lineRule="auto"/>
              <w:jc w:val="both"/>
              <w:rPr>
                <w:sz w:val="24"/>
                <w:szCs w:val="24"/>
              </w:rPr>
            </w:pPr>
            <w:r>
              <w:rPr>
                <w:rFonts w:ascii="Aptos Narrow" w:hAnsi="Aptos Narrow"/>
                <w:color w:val="000000"/>
              </w:rPr>
              <w:t>context_recall</w:t>
            </w:r>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047533D5"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177822"/>
      <w:r>
        <w:t>Sentencepiece</w:t>
      </w:r>
      <w:bookmarkEnd w:id="187"/>
    </w:p>
    <w:p w14:paraId="4DA9329F" w14:textId="5D4943FE" w:rsidR="00A6704E" w:rsidRDefault="00723226" w:rsidP="00642241">
      <w:pPr>
        <w:spacing w:line="360" w:lineRule="auto"/>
        <w:jc w:val="both"/>
      </w:pPr>
      <w:r>
        <w:t>Sentencepiece</w:t>
      </w:r>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r>
        <w:t>Sentencepiece</w:t>
      </w:r>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8410D6" w:rsidRPr="008410D6">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57" w:type="dxa"/>
            <w:vAlign w:val="bottom"/>
          </w:tcPr>
          <w:p w14:paraId="5CD3A03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43E34600"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similar to BPE with LSA, indicates that </w:t>
      </w:r>
      <w:r w:rsidR="00723226">
        <w:t>Sentencepiece</w:t>
      </w:r>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r w:rsidR="00723226">
        <w:t>Sentencepiece</w:t>
      </w:r>
      <w:r w:rsidRPr="006D47A4">
        <w:t xml:space="preserve"> shows a moderate ability to keep answers consistent with the context. This lower score compared to BPE suggests that </w:t>
      </w:r>
      <w:r w:rsidR="00723226">
        <w:t>Sentencepiece</w:t>
      </w:r>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r w:rsidR="00723226">
        <w:t>Sentencepiece</w:t>
      </w:r>
      <w:r w:rsidRPr="006D47A4">
        <w:t xml:space="preserve"> can produce relevant answers, though they might not be as precise or detailed. This makes </w:t>
      </w:r>
      <w:r w:rsidR="00723226">
        <w:t>Sentencepiece</w:t>
      </w:r>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r w:rsidR="00723226">
        <w:t>Sentencepiece</w:t>
      </w:r>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r w:rsidR="00723226">
        <w:t>Sentencepiece</w:t>
      </w:r>
      <w:r w:rsidRPr="00EF3C11">
        <w:t xml:space="preserve"> keeps a high context recall score of 0.8663, meaning it retains a lot of the key information even with fewer tokens. This suggests that although </w:t>
      </w:r>
      <w:r w:rsidR="00723226">
        <w:t>Sentencepiece</w:t>
      </w:r>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01" w:type="dxa"/>
            <w:vAlign w:val="bottom"/>
          </w:tcPr>
          <w:p w14:paraId="6B94407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177823"/>
      <w:r w:rsidR="00723226">
        <w:t>Sentencepiece</w:t>
      </w:r>
      <w:r w:rsidR="004F7D0D">
        <w:t xml:space="preserve"> with LSA</w:t>
      </w:r>
      <w:bookmarkEnd w:id="190"/>
    </w:p>
    <w:p w14:paraId="369D5483" w14:textId="25B8E88D"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with LSA evaluated with RAGAS metrics</w:t>
      </w:r>
      <w:bookmarkEnd w:id="192"/>
    </w:p>
    <w:p w14:paraId="5F7F9ECE" w14:textId="0DA53908"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8410D6" w:rsidRPr="008410D6">
        <w:t>Table 9</w:t>
      </w:r>
      <w:r>
        <w:fldChar w:fldCharType="end"/>
      </w:r>
      <w:r>
        <w:t xml:space="preserve"> shows </w:t>
      </w:r>
      <w:r w:rsidRPr="006D47A4">
        <w:t xml:space="preserve">applying LSA to </w:t>
      </w:r>
      <w:r w:rsidR="00723226">
        <w:t>Sentencepiece</w:t>
      </w:r>
      <w:r w:rsidRPr="006D47A4">
        <w:t xml:space="preserve"> shows some interesting effects. While the context precision remains the same as with </w:t>
      </w:r>
      <w:r w:rsidR="00723226">
        <w:t>Sentencepiece</w:t>
      </w:r>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This drop suggests that LSA effectively compresses the information, potentially filtering out less relevant content. Despite this reduction, the high context recall score of 0.8663 indicates that LSA still preserves most of the crucial details from the original context. So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177824"/>
      <w:r>
        <w:t>Wordpiece</w:t>
      </w:r>
      <w:bookmarkEnd w:id="193"/>
    </w:p>
    <w:p w14:paraId="3F19FD75" w14:textId="7BC79864" w:rsidR="006D47A4" w:rsidRDefault="00A95F63" w:rsidP="00E74942">
      <w:pPr>
        <w:spacing w:after="240" w:line="360" w:lineRule="auto"/>
        <w:jc w:val="both"/>
      </w:pPr>
      <w:r>
        <w:t>Wordpiece</w:t>
      </w:r>
      <w:r w:rsidR="006D47A4" w:rsidRPr="006D47A4">
        <w:t xml:space="preserve">, similar to </w:t>
      </w:r>
      <w:r w:rsidR="00723226">
        <w:t>Sentencepiece</w:t>
      </w:r>
      <w:r w:rsidR="006D47A4" w:rsidRPr="006D47A4">
        <w:t xml:space="preserve">, is another subword tokenization method that showed relatively balanced performance. Its faithfulness and answer relevancy scores were lower than BPE but higher than </w:t>
      </w:r>
      <w:r w:rsidR="00723226">
        <w:t>Sentencepiece</w:t>
      </w:r>
      <w:r w:rsidR="006D47A4" w:rsidRPr="006D47A4">
        <w:t xml:space="preserve">. The moderate performance in these metrics suggests that </w:t>
      </w:r>
      <w:r>
        <w:t>Wordpiece</w:t>
      </w:r>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278" w:type="dxa"/>
            <w:vAlign w:val="bottom"/>
          </w:tcPr>
          <w:p w14:paraId="2513414C"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2D3A3F81"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8410D6">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r w:rsidR="00A95F63" w:rsidRPr="00485B61">
        <w:rPr>
          <w:rFonts w:ascii="Times New Roman" w:hAnsi="Times New Roman" w:cs="Times New Roman"/>
          <w:sz w:val="20"/>
          <w:szCs w:val="20"/>
        </w:rPr>
        <w:t>Wordpiece</w:t>
      </w:r>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0B4FE63C"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8410D6" w:rsidRPr="008410D6">
        <w:t>Table 10</w:t>
      </w:r>
      <w:r>
        <w:fldChar w:fldCharType="end"/>
      </w:r>
      <w:r>
        <w:t xml:space="preserve"> t</w:t>
      </w:r>
      <w:r w:rsidR="006D47A4" w:rsidRPr="006D47A4">
        <w:t xml:space="preserve">he context precision score of 0.1309 is consistent with the other methods that don’t use LSA, showing that </w:t>
      </w:r>
      <w:r w:rsidR="00A95F63">
        <w:t>Wordpiece</w:t>
      </w:r>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r w:rsidR="00A95F63">
        <w:t>Wordpiece</w:t>
      </w:r>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r w:rsidR="00A95F63">
        <w:t>Wordpiece</w:t>
      </w:r>
      <w:r w:rsidRPr="006D47A4">
        <w:t xml:space="preserve"> an effective choice for generating relevant and coherent answers. This high score suggests that </w:t>
      </w:r>
      <w:r w:rsidR="00A95F63">
        <w:t>Wordpiece</w:t>
      </w:r>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r w:rsidR="00A95F63">
        <w:t>Wordpiece</w:t>
      </w:r>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r w:rsidR="00A95F63">
        <w:t>Wordpiece</w:t>
      </w:r>
      <w:r w:rsidRPr="00C16B5A">
        <w:t xml:space="preserve"> still keeps a strong context recall score of 0.8663, much like BPE. This means that </w:t>
      </w:r>
      <w:r w:rsidR="00A95F63">
        <w:t>Wordpiece</w:t>
      </w:r>
      <w:r w:rsidRPr="00C16B5A">
        <w:t xml:space="preserve"> is good at holding onto the important information from the original context, even with fewer tokens. Being able to reduce token usage while still maintaining context is key, especially in scenarios with tight token limits. This makes </w:t>
      </w:r>
      <w:r w:rsidR="00A95F63">
        <w:t>Wordpiece</w:t>
      </w:r>
      <w:r w:rsidRPr="00C16B5A">
        <w:t xml:space="preserve"> a solid option for generating precise and relevant responses.</w:t>
      </w:r>
    </w:p>
    <w:p w14:paraId="54E7385B" w14:textId="0D519139" w:rsidR="006D47A4" w:rsidRDefault="00A95F63" w:rsidP="006D47A4">
      <w:pPr>
        <w:pStyle w:val="Heading3"/>
      </w:pPr>
      <w:bookmarkStart w:id="196" w:name="_Toc175177825"/>
      <w:r>
        <w:t>Wordpiece</w:t>
      </w:r>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r w:rsidR="00A95F63">
        <w:t>Wordpiece</w:t>
      </w:r>
      <w:r w:rsidRPr="006D47A4">
        <w:t xml:space="preserve"> improved faithfulness to a level close to BPE, indicating better factual consistency. However, similar to BPE + LSA, the answer relevancy was significantly reduced, suggesting a potential trade-off between maintaining consistency in context and generating relevant answers.</w:t>
      </w:r>
    </w:p>
    <w:p w14:paraId="1F6B99BA" w14:textId="1744FC36"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8410D6">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Wordpiec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r>
              <w:rPr>
                <w:rFonts w:ascii="Aptos Narrow" w:hAnsi="Aptos Narrow"/>
                <w:color w:val="000000"/>
              </w:rPr>
              <w:t>context_precision</w:t>
            </w:r>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r>
              <w:rPr>
                <w:rFonts w:ascii="Aptos Narrow" w:hAnsi="Aptos Narrow"/>
                <w:color w:val="000000"/>
              </w:rPr>
              <w:t>answer_relevancy</w:t>
            </w:r>
          </w:p>
        </w:tc>
        <w:tc>
          <w:tcPr>
            <w:tcW w:w="1305" w:type="dxa"/>
            <w:vAlign w:val="bottom"/>
          </w:tcPr>
          <w:p w14:paraId="0B833DD1" w14:textId="77777777" w:rsidR="00647270" w:rsidRPr="00A5298D" w:rsidRDefault="00647270" w:rsidP="00F206BE">
            <w:pPr>
              <w:spacing w:line="360" w:lineRule="auto"/>
              <w:jc w:val="both"/>
              <w:rPr>
                <w:sz w:val="24"/>
                <w:szCs w:val="24"/>
              </w:rPr>
            </w:pPr>
            <w:r>
              <w:rPr>
                <w:rFonts w:ascii="Aptos Narrow" w:hAnsi="Aptos Narrow"/>
                <w:color w:val="000000"/>
              </w:rPr>
              <w:t>context_recall</w:t>
            </w:r>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78B5258B"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8410D6" w:rsidRPr="008410D6">
        <w:t>Table 11</w:t>
      </w:r>
      <w:r w:rsidR="00573098">
        <w:fldChar w:fldCharType="end"/>
      </w:r>
      <w:r w:rsidR="00573098">
        <w:t xml:space="preserve"> </w:t>
      </w:r>
      <w:r w:rsidR="00E337C3">
        <w:t>c</w:t>
      </w:r>
      <w:r w:rsidR="00E337C3" w:rsidRPr="00E337C3">
        <w:t xml:space="preserve">ombining </w:t>
      </w:r>
      <w:r w:rsidR="00A95F63">
        <w:t>Wordpiece</w:t>
      </w:r>
      <w:r w:rsidR="00E337C3" w:rsidRPr="00E337C3">
        <w:t xml:space="preserve"> with LSA significantly boosts the faithfulness score to 0.3846, which is close to BPE’s level. This suggests that LSA helps </w:t>
      </w:r>
      <w:r w:rsidR="00A95F63">
        <w:t>Wordpiece</w:t>
      </w:r>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r w:rsidR="00A95F63">
        <w:t>Wordpiece</w:t>
      </w:r>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r w:rsidR="00723226">
        <w:t>Sentencepiece</w:t>
      </w:r>
      <w:r w:rsidRPr="00E337C3">
        <w:t xml:space="preserve"> and </w:t>
      </w:r>
      <w:r w:rsidR="00A95F63">
        <w:t>Wordpiece</w:t>
      </w:r>
      <w:r w:rsidRPr="00E337C3">
        <w:t xml:space="preserve"> provide balanced alternatives, with </w:t>
      </w:r>
      <w:r w:rsidR="00A95F63">
        <w:t>Wordpiece</w:t>
      </w:r>
      <w:r w:rsidRPr="00E337C3">
        <w:t xml:space="preserve"> showing particular strength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177826"/>
      <w:r>
        <w:lastRenderedPageBreak/>
        <w:t>Conclusion</w:t>
      </w:r>
      <w:bookmarkEnd w:id="199"/>
    </w:p>
    <w:p w14:paraId="5201DC90" w14:textId="77777777" w:rsidR="00EE526F" w:rsidRPr="00EE526F" w:rsidRDefault="00EE526F" w:rsidP="00EE526F">
      <w:pPr>
        <w:rPr>
          <w:lang w:val="en-GB"/>
        </w:rPr>
      </w:pPr>
    </w:p>
    <w:p w14:paraId="195EBF77" w14:textId="2E7DD8E0"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w:t>
      </w:r>
      <w:r w:rsidR="00151F27">
        <w:t xml:space="preserve">Since the data is Personal Identifiable Information (PII) and are sensitive in nature, this cannot be passed to external LLMs using endpoints such as GPT, hence the research was done on a locally deployed open-source LLMs such as Mistral and Llama 2.  </w:t>
      </w:r>
      <w:r w:rsidRPr="00824CD1">
        <w:t xml:space="preserve">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looked into</w:t>
      </w:r>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w:t>
      </w:r>
      <w:r w:rsidR="00CC2D3F">
        <w:t>-</w:t>
      </w:r>
      <w:r w:rsidRPr="00824CD1">
        <w:t xml:space="preserve">Pair Encoding (BPE), </w:t>
      </w:r>
      <w:r w:rsidR="00723226">
        <w:t>Sentencepiece</w:t>
      </w:r>
      <w:r w:rsidRPr="00824CD1">
        <w:t xml:space="preserve">, and </w:t>
      </w:r>
      <w:r w:rsidR="00A95F63">
        <w:t>Wordpiece</w:t>
      </w:r>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is the best open-source LLM to be used as a zero-shot recommender for airlines in both the cases ie.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r w:rsidR="00B93B5F">
        <w:t>Mistral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73EF27A" w:rsidR="00813F42" w:rsidRDefault="002966EA" w:rsidP="00C476BB">
      <w:pPr>
        <w:spacing w:after="240" w:line="360" w:lineRule="auto"/>
        <w:jc w:val="both"/>
      </w:pPr>
      <w:r>
        <w:lastRenderedPageBreak/>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8410D6">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8410D6">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r w:rsidR="00BA55DB">
        <w:t xml:space="preserve"> As SWA is one of the key differenc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6C45C011" w:rsidR="00F56637" w:rsidRDefault="002966EA" w:rsidP="00C476BB">
      <w:pPr>
        <w:spacing w:after="240" w:line="360" w:lineRule="auto"/>
        <w:jc w:val="both"/>
      </w:pPr>
      <w:r>
        <w:t>The study also investigated a few of the embeddings commonly used and produced the results with respect to the retrieval metrics</w:t>
      </w:r>
      <w:r w:rsidR="002C16B8">
        <w:t xml:space="preserve"> on a dataset created related to Sherlock Holmes. The dataset was created to observe the performance of the RAG when the data comes from different sources rather than a single document</w:t>
      </w:r>
      <w:r>
        <w:t xml:space="preserve">.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E86FA0">
        <w:t xml:space="preserve"> provides context aware embedding of the data</w:t>
      </w:r>
      <w:r w:rsidR="00B035B2">
        <w:t>, and multi-query expansion of the context</w:t>
      </w:r>
      <w:r w:rsidR="00550D8E">
        <w:t xml:space="preserve"> helped improve the accuracy of the retrieved results </w:t>
      </w:r>
      <w:r w:rsidR="00CC2D3F">
        <w:t xml:space="preserve">due to it being context </w:t>
      </w:r>
      <w:r w:rsidR="00E86FA0">
        <w:t>aware, thereby</w:t>
      </w:r>
      <w:r w:rsidR="00550D8E">
        <w:t xml:space="preserve"> ensurin</w:t>
      </w:r>
      <w:r w:rsidR="00BA55DB">
        <w:t>g</w:t>
      </w:r>
      <w:r w:rsidR="00550D8E">
        <w:t xml:space="preserve"> a better performing RAG system.</w:t>
      </w:r>
      <w:r w:rsidR="00E43858">
        <w:t xml:space="preserve"> </w:t>
      </w:r>
    </w:p>
    <w:p w14:paraId="6BF06293" w14:textId="785F88A4"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r w:rsidR="0030390B">
        <w:t xml:space="preserve"> This is why BPE is used in Llama 2 and Mistral model by defaul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719DE99D" w14:textId="77777777" w:rsidR="00EE526F" w:rsidRDefault="00EE526F"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177827"/>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544C546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w:t>
      </w:r>
      <w:r w:rsidR="00150EC8">
        <w:rPr>
          <w:rFonts w:ascii="Times New Roman" w:eastAsia="Times New Roman" w:hAnsi="Times New Roman" w:cs="Times New Roman"/>
          <w:kern w:val="0"/>
          <w14:ligatures w14:val="none"/>
        </w:rPr>
        <w:t xml:space="preserve"> using the Sherlock Dataset</w:t>
      </w:r>
      <w:r w:rsidRPr="009E213E">
        <w:rPr>
          <w:rFonts w:ascii="Times New Roman" w:eastAsia="Times New Roman" w:hAnsi="Times New Roman" w:cs="Times New Roman"/>
          <w:kern w:val="0"/>
          <w14:ligatures w14:val="none"/>
        </w:rPr>
        <w:t>: While this study showed the benefits of using a knowledge graph (KG) in the zero-shot recommender system, future research could explore adding KGs to Retrieval Augmented Generation (RAG) systems</w:t>
      </w:r>
      <w:r w:rsidR="00150EC8">
        <w:rPr>
          <w:rFonts w:ascii="Times New Roman" w:eastAsia="Times New Roman" w:hAnsi="Times New Roman" w:cs="Times New Roman"/>
          <w:kern w:val="0"/>
          <w14:ligatures w14:val="none"/>
        </w:rPr>
        <w:t xml:space="preserve"> and testing its improvement with the Sherlock Dataset</w:t>
      </w:r>
      <w:r w:rsidRPr="009E213E">
        <w:rPr>
          <w:rFonts w:ascii="Times New Roman" w:eastAsia="Times New Roman" w:hAnsi="Times New Roman" w:cs="Times New Roman"/>
          <w:kern w:val="0"/>
          <w14:ligatures w14:val="none"/>
        </w:rPr>
        <w:t>.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Fine-Tuning and Re-Ranking with Cross-Encoders: Future studies could look into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177828"/>
      <w:r w:rsidRPr="00324921">
        <w:lastRenderedPageBreak/>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Achiam, J., Adler, S., Agarwal, S., Ahmad, L., Akkaya, I., Aleman, F.L., Almeida, D., Altenschmidt, J., Altman, S., Anadkat, S., Avila, R., Babuschkin, I., Balaji, S., Balcom, V., Baltescu, P., Bao, H., Bavarian, M., Belgum, J., Bello, I., Berdine, J., Bernadett-Shapiro, G., Berner, C., Bogdonoff, L., Boiko, O., Boyd, M., Brakman, A.-L., Brockman, G., Brooks, T., Brundage, M., Button, K., Cai, T., Campbell, R., Cann, A., Carey, B., Carlson, C., Carmichael, R., Chan, B., Chang, C., Chantzis, F., Chen, D., Chen, S., Chen, R., Chen, J., Chen, M., Chess, B., Cho, C., Chu, C., Chung, H.W., Cummings, D., Currier, J., Dai, Y., Decareaux, C., Degry, T., Deutsch, N., Deville, D., Dhar, A., Dohan, D., Dowling, S., Dunning, S., Ecoffet, A., Eleti, A., Eloundou, T., Farhi, D., Fedus, L., Felix, N., Fishman, S.P., Forte, J., Fulford, I., Gao, L., Georges, E., Gibson, C., Goel, V., Gogineni, T., Goh, G., Gontijo-Lopes, R., Gordon, J., Grafstein, M., Gray, S., Greene, R., Gross,. (2023) ‘GPT-4 Technical Report’, </w:t>
      </w:r>
      <w:r w:rsidRPr="00B5754D">
        <w:rPr>
          <w:rFonts w:ascii="Times New Roman" w:hAnsi="Times New Roman" w:cs="Times New Roman"/>
          <w:iCs/>
          <w:sz w:val="24"/>
          <w:szCs w:val="24"/>
        </w:rPr>
        <w:t>arXiv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r w:rsidR="00C050D1" w:rsidRPr="00B5754D">
        <w:rPr>
          <w:rFonts w:ascii="Times New Roman" w:hAnsi="Times New Roman"/>
          <w:sz w:val="24"/>
        </w:rPr>
        <w:t xml:space="preserve">Adomavicius, G. and Tuzhilin,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nslie, J., Lee-Thorp, J., de Jong, M., Zemlyanskiy, Y., Lebrón, F., and Sanghai,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 J.L., Kiros,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i, Y., Jones, A., Ndousse, K., Askell, A., Chen, A., DasSarma, N., Drain, D., Fort, S., Ganguli, D., Henighan, T., Joseph, N., Kadavath, S., Kernion, J., Conerly, T., El-Showk, S., Elhage, N., Hatfield-Dodds, Z., Hernandez, D., Hume, T., Johnston, S., Kravec, S., Lovitt, L., Nanda, N., Olsson, C., Amodei, D., Brown, T., Clark, J., McCandlish, S., Olah,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rnett, S., Kurniawan, S., Thudumu, S., Brannelly, Z., and Abdelrazek,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xml:space="preserve">, Presented at the 2024 IEEE/ACM 3rd International Conference on AI Engineering – Software </w:t>
      </w:r>
      <w:r w:rsidRPr="00B5754D">
        <w:rPr>
          <w:rFonts w:ascii="Times New Roman" w:hAnsi="Times New Roman"/>
          <w:sz w:val="24"/>
        </w:rPr>
        <w:lastRenderedPageBreak/>
        <w:t>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Dhariwal, P., Neelakantan, A., Shyam, P., Sastry, G., Askell, A., Agarwal, S., Herbert-Voss, A., Krueger, G., Henighan, T., Child, R., Ramesh, A., Ziegler, D., Wu, J., Winter, C., Hesse, C., Chen, M., Sigler, E., Litwin, M., Gray, S., Chess, B., Clark, J., Berner, C., McCandlish, S., Radford, A., Sutskever, I., and Amodei,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r w:rsidRPr="00B5754D">
        <w:rPr>
          <w:color w:val="000000"/>
        </w:rPr>
        <w:t>Bergum, S., (2021). Pretrained Transformer Language Models for Search (Part 1). [online] Medium. Available at: </w:t>
      </w:r>
      <w:hyperlink r:id="rId58" w:tgtFrame="_new" w:history="1">
        <w:r w:rsidRPr="00B5754D">
          <w:rPr>
            <w:color w:val="0000FF"/>
            <w:u w:val="single"/>
          </w:rPr>
          <w:t>https://bergum.medium.com/pretrained-transformer-language-models-for-search-part-1-bda60d2a68ba</w:t>
        </w:r>
      </w:hyperlink>
      <w:r w:rsidRPr="00B5754D">
        <w:rPr>
          <w:color w:val="000000"/>
        </w:rPr>
        <w:t> [Accessed 20 Mar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Bertozzi, A.L. (2023) ‘AutoKG: Efficient Automated Knowledge Graph Generation for Language Models’, in </w:t>
      </w:r>
      <w:r w:rsidRPr="00B5754D">
        <w:rPr>
          <w:rFonts w:ascii="Times New Roman" w:hAnsi="Times New Roman"/>
          <w:iCs/>
          <w:sz w:val="24"/>
        </w:rPr>
        <w:t>2023 IEEE International Conference on Big Data (BigData)</w:t>
      </w:r>
      <w:r w:rsidRPr="00B5754D">
        <w:rPr>
          <w:rFonts w:ascii="Times New Roman" w:hAnsi="Times New Roman"/>
          <w:sz w:val="24"/>
        </w:rPr>
        <w:t>, Presented at the 2023 IEEE International Conference on Big Data (BigData),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Lazaridou,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LangChain Advanced RAG - Two-Stage Retrieval with Cross Encoder (BERT). YouTube. Available at: </w:t>
      </w:r>
      <w:hyperlink r:id="rId59"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onneau, A., Khandelwal, K., Goyal, N., Chaudhary, V., Wenzek, G., Guzmán, F., Grave, E., Ott, M., Zettlemoyer, L., and Stoyanov, V. (2020) ‘Unsupervised Cross-lingual Representation Learning at Scale’, in Jurafsky,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60"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 Jul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eerwester, S., Dumais, S.T., Furnas, G.W., Landauer,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xml:space="preserve">, 41(6), </w:t>
      </w:r>
      <w:r w:rsidRPr="00B5754D">
        <w:rPr>
          <w:rFonts w:ascii="Times New Roman" w:hAnsi="Times New Roman"/>
          <w:sz w:val="24"/>
        </w:rPr>
        <w:lastRenderedPageBreak/>
        <w:t>391–407, available: https://doi.org/10.1002/(SICI)1097-4571(199009)41:6&lt;391::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hinakaran,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Jauhri, A., Pandey, A., Kadian, A., Al-Dahle, A., Letman, A., Mathur, A., Schelten, A., Yang, A., Fan, A., Goyal, A., Hartshorn, A., Yang, A., Mitra, A., Sravankumar, A., Korenev, A., Hinsvark, A., Rao, A., Zhang, A., Rodriguez, A., Gregerson, A., Spataru, A., Roziere, B., Biron, B., Tang, B., Chern, B., Caucheteux, C., Nayak, C., Bi, C., Marra, C., McConnell, C., Keller, C., Touret, C., Wu, C., Wong, C., Ferrer, C.C., Nikolaidis, C., Allonsius, D., Song, D., Pintz, D., Livshits, D., Esiobu, D., Choudhary, D., Mahajan, D., Garcia-Olano, D., Perino, D., Hupkes, D., Lakomkin, E., AlBadawy, E., Lobanova, E., Dinan, E., Smith, E.M., Radenovic, F., Zhang, F., Synnaeve, G., Lee, G., Anderson, G.L., Nail, G., Mialon, G., Pang, G., Cucurell, G., Nguyen, H., Korevaar, H., Xu, H., Touvron, H., Zarov, I., Ibarra, I.A., Kloumann, I., Misra, I., Evtimov, I., Copet, J., Lee, J., Geffert, J., Vranes, J., Park, J., Mahadeokar, J., Shah, J., van der Linde, J., Billock, J., Hong, J., Lee, J., Fu, J., Chi, J., Huang, J., Liu, J., Wang, J., Yu, J., Bitton, J., Spisak, J., Park, J., Rocca, J., Johnstun, J., Saxe, J., Jia, J., Alwala, K.V., Upasani, K., Plawiak, K., Li, K., Heafield, K., Stone, K., El-Arini, K., Iyer, K., Malik, K., Chiu, K., Bhalla, K., Rantala-Yeary, L., van der Maaten, L., Chen, L., Tan, L., Jenkins, L., Martin, L., Madaan, L., Malo, L., Blecher, L., Landzaat, L., de Oliveira, L., Muzzi, M., Pasupuleti, M., Singh, M., Paluri, M., Kardas, M., Oldham, M., Rita, M., Pavlova, M., Kambadur, M., Lewis, M., Si, M., Singh, M.K., Hassan, M., Goyal, N., Torabi, N., Bashlykov, N., Bogoychev, N., Chatterji, N., Duchenne, O., Çelebi, O., Alrassy, P., Zhang, P., Li, P., Vasic, P., Weng, P., Bhargava, P., Dubal, P., Krishnan, P., Koura, P.S., Xu, P., He, Q., Dong, Q., Srinivasan, R., Ganapathy, R., Calderer, R., Cabral, R.S., Stojnic, R., Raileanu, R., Girdhar, R., Patel, R., Sauvestre, R., Polidoro, R., Sumbaly, R., Taylor, R., Silva, R., Hou, R., Wang, R., Hosseini, S., Chennabasappa, S., Singh, S., Bell, S., Kim, S.S., Edunov, S., Nie, S., Narang, S., Raparthy, S., Shen, S., Wan, S., Bhosale, S., Zhang, S., Vandenhende, S., Batra, S., Whitman, S., Sootla, S., Collot, S., Gururangan, S., Borodinsky, S., Herman, T., Fowler, T., Sheasha, T., Georgiou, T., Scialom, T., Speckbacher, T., Mihaylov, T., Xiao, T., Karn, U., Goswami, V., Gupta, V., Ramanathan, V., Kerkez, V., Gonguet, V., Do, V., Vogeti, V., Petrovic, V., Chu, W., Xiong, W., Fu, W., Meers, W., Martinet, X., Wang, X., Tan, X.E., Xie, X., Jia, X., Wang, X., Goldschlag, Y., Gaur, Y., Babaei, Y., Wen, Y., Song, Y., Zhang, Y., Li, Y., Mao, Y., Coudert, Z.D., Yan, Z., Chen, Z., Papakipos, Z., Singh, A., Grattafiori, A., Jain, A., Kelsey, A., Shajnfeld, A., Gangidi, A., Victoria, A., Goldstand, A., Menon, A., Sharma, A., Boesenberg, A., Vaughan, A., Baevski, A., Feinstein, A., Kallet, A., Sangani, A., Yunus, A., Lupu, A., Alvarado, A., Caples, A., Gu, A., Ho, A., Poulton, A., Ryan, A., Ramchandani, A., Franco, A., Saraf, A., Chowdhury, A., Gabriel, A., Bharambe, A., Eisenman, A., Yazdan, A., James, B., Maurer, B., Leonhardi, B., Huang, B., Loyd, B., De Paola, B., Paranjape, B., Liu, B., Wu, B., Ni, B., Hancock, B., Wasti, B., Spence, B., Stojkovic, B., Gamido, B., Montalvo, B., Parker, C., Burton, C., Mejia, C., Wang, C., Kim, C., Zhou, C., Hu, C., Chu, C.-H., Cai, C., Tindal, C., Feichtenhofer, C., Civin, D., Beaty, D., </w:t>
      </w:r>
      <w:r w:rsidRPr="00B5754D">
        <w:rPr>
          <w:rFonts w:ascii="Times New Roman" w:hAnsi="Times New Roman"/>
          <w:sz w:val="24"/>
        </w:rPr>
        <w:lastRenderedPageBreak/>
        <w:t>Kreymer, D., Li, D., Wyatt, D., Adkins, D., Xu, D., Testuggine, D., David, D., Parikh, D., Liskovich, D., Foss, D., Wang, D., Le, D., Holland, D., Dowling, E., Jamil, E., Montgomery, E., Presani, E., Hahn, E., Wood, E., Brinkman, E., Arcaute, E., Dunbar, E., Smothers, E., Sun, F., Kreuk, F., Tian, F., Ozgenel, F., Caggioni, F., Guzmán, F., Kanayet, F., Seide, F., Florez, G.M., Schwarz, G., Badeer, G., Swee, G., Halpern, G., Thattai, G., Herman, G., Sizov, G., Guangyi, Zhang, Lakshminarayanan, G., Shojanazeri, H., Zou, H., Wang, H., Zha, H., Habeeb, H., Rudolph, H., Suk, H., Aspegren, H., Goldman, H., Molybog, I., Tufanov, I., Veliche, I.-E., Gat, I., Weissman, J., Geboski, J., Kohli, J., Asher, J., Gaya, J.-B., Marcus, J., Tang, J., Chan, J., Zhen, J., Reizenstein, J., Teboul, J., Zhong, J., Jin, J., Yang, J., Cummings, J., Carvill, J., Shepard, J., McPhie, J., Torres, J., Ginsburg, J., Wang, J., Wu, K., U, K.H., Saxena, K., Prasad, K., Khandelwal, K., Zand, K., Matosich, K., Veeraraghavan, K., Michelena, K., Li, K., Huang, K., Chawla, K., Lakhotia, K., Huang, K., Chen, L., Garg, L., A, L., Silva, L., Bell, L., Zhang, L., Guo, L., Yu, L., Moshkovich, L., Wehrstedt, L., Khabsa, M., Avalani, M., Bhatt, M., Tsimpoukelli, M., Mankus, M., Hasson, M., Lennie, M., Reso, M., Groshev, M., Naumov, M., Lathi, M., Keneally, M., Seltzer, M.L., Valko, M., Restrepo, M., Patel, M., Vyatskov, M., Samvelyan, M., Clark, M., Macey, M., Wang, M., Hermoso, M.J., Metanat, M., Rastegari, M., Bansal, M., Santhanam, N., Parks, N., White, N., Bawa, N., Singhal, N., Egebo, N., Usunier, N., Laptev, N.P., Dong, N., Zhang, N., Cheng, N., Chernoguz, O., Hart, O., Salpekar, O., Kalinli, O., Kent, P., Parekh, P., Saab, P., Balaji, P., Rittner, P., Bontrager, P., Roux, P., Dollar, P., Zvyagina, P., Ratanchandani, P., Yuvraj, P., Liang, Q., Alao, R., Rodriguez, R., Ayub, R., Murthy, R., Nayani, R., Mitra, R., Li, R., Hogan, R., Battey, R., Wang, R., Maheswari, R., Howes, R., Rinott, R., Bondu, S.J., Datta, S., Chugh, S., Hunt, S., Dhillon, S., Sidorov, S., Pan, S., Verma, S., Yamamoto, S., Ramaswamy, S., Lindsay, S., Lindsay, S., Feng, S., Lin, S., Zha, S.C., Shankar, S., Zhang, S., Zhang, S., Wang, S., Agarwal, S., Sajuyigbe, S., Chintala, S., Max, S., Chen, S., Kehoe, S., Satterfield, S., Govindaprasad, S., Gupta, S., Cho, S., Virk, S., Subramanian, S., Choudhury, S., Goldman, S., Remez, T., Glaser, T., Best, T., Kohler, T., Robinson, T., Li, T., Zhang, T., Matthews, T., Chou, T., Shaked, T., Vontimitta, V., Ajayi, V., Montanez, V., Mohan, V., Kumar, V.S., Mangla, V., Ionescu, V., Poenaru, V., Mihailescu, V.T., Ivanov, V., Li, W., Wang, W., Jiang, W., Bouaziz, W., Constable, W., Tang, X., Wang, X., Wu, X., Wang, X., Xia, X., Wu, X., Gao, X., Chen, Y., Hu, Y., Jia, Y., Qi, Y., Li, Y., Zhang, Y., Zhang, Y., Adi, Y., Nam, Y., Yu, Wang, Hao, Y., Qian, Y., He, Y., Rait, Z., DeVito, Z., Rosnbrick,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mais, S.T. (1991) ‘Improving the retrieval of information from external sources’, </w:t>
      </w:r>
      <w:r w:rsidRPr="00B5754D">
        <w:rPr>
          <w:rFonts w:ascii="Times New Roman" w:hAnsi="Times New Roman"/>
          <w:iCs/>
          <w:sz w:val="24"/>
        </w:rPr>
        <w:t>Behavior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r w:rsidRPr="00B5754D">
        <w:rPr>
          <w:rFonts w:eastAsiaTheme="minorHAnsi"/>
          <w:lang w:val="en-GB"/>
        </w:rPr>
        <w:t>Eko Setiawan (2024). Analyzing Airlines Reviews: NLP Project. [online] Available at:</w:t>
      </w:r>
      <w:r w:rsidRPr="00B5754D">
        <w:rPr>
          <w:color w:val="000000"/>
          <w:szCs w:val="27"/>
        </w:rPr>
        <w:t> </w:t>
      </w:r>
      <w:hyperlink r:id="rId61"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Anke, L., and Schockaer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Erdem, H.V., (2019). NDCG for Ranking Evaluation. [online] Medium. Available at: </w:t>
      </w:r>
      <w:hyperlink r:id="rId62"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Presented at the RecSys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Hao Wang. (2021), Recommender Systems - Part 4: Evaluation of Recommender Systems, Youtube.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chreiter,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r w:rsidRPr="00B5754D">
        <w:rPr>
          <w:rFonts w:ascii="Times New Roman" w:hAnsi="Times New Roman"/>
          <w:iCs/>
          <w:sz w:val="24"/>
        </w:rPr>
        <w:t>AbsentData</w:t>
      </w:r>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Modeling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3"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LLaMA explained: KV-Cache, Rotary Positional Embedding, RMS Norm, Grouped Query Attention, SwiGLU. YouTube. Available at: </w:t>
      </w:r>
      <w:hyperlink r:id="rId64"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Jiang, A.Q., Sablayrolles, A., Mensch, A., Bamford, C., Chaplot, D.S., Casas, D. de las, Bressand, F., Lengyel, G., Lample, G., Saulnier, L., Lavaud, L.R., Lachaux, M.-A., Stock, P., Scao, T.L., Lavril,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Koren, Y., Bell, R., and Volinsky,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do, T. and Richardson, J. (2018) ‘SentencePiece: A simple and language independent subword tokenizer and detokenizer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kreja, S., Kumar, T., Bharat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5" w:tgtFrame="_new" w:history="1">
        <w:r w:rsidRPr="00B5754D">
          <w:rPr>
            <w:color w:val="0000FF"/>
            <w:u w:val="single"/>
          </w:rPr>
          <w:t>https://www.kaggle.com/datasets/manishkumar7432698/airline-passangers-booking-data/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ewis, P., Perez, E., Piktus, A., Petroni, F., Karpukhin, V., Goyal, N., Küttler, H., Lewis, M., Yih, W., Rocktäschel, T., Riedel, S., and Kiela,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Zong, C., Xia, F., Li, W. and Navigli,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6"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r w:rsidRPr="00B5754D">
        <w:rPr>
          <w:color w:val="000000"/>
        </w:rPr>
        <w:t>Massaron, L., 2023. Sherlock Holmes Q&amp;A with Gemma: Fine-Tuning. [online] Kaggle. Available at: </w:t>
      </w:r>
      <w:hyperlink r:id="rId67" w:tgtFrame="_new" w:history="1">
        <w:r w:rsidRPr="00B5754D">
          <w:rPr>
            <w:color w:val="0000FF"/>
            <w:u w:val="single"/>
          </w:rPr>
          <w:t>https://www.kaggle.com/code/lucamassaron/sherlock-holmes-q-a-with-gemma-fine-tuning</w:t>
        </w:r>
      </w:hyperlink>
      <w:r w:rsidRPr="00B5754D">
        <w:rPr>
          <w:color w:val="000000"/>
        </w:rPr>
        <w:t> [Accessed 20 Jun 2024].</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Mikolov,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uennighoff, N., Tazi, N., Magne,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r w:rsidRPr="00B5754D">
        <w:rPr>
          <w:rStyle w:val="Strong"/>
          <w:b w:val="0"/>
          <w:bCs w:val="0"/>
          <w:color w:val="000000"/>
        </w:rPr>
        <w:t>Ninaad PS. (</w:t>
      </w:r>
      <w:r w:rsidRPr="00B5754D">
        <w:rPr>
          <w:color w:val="000000"/>
        </w:rPr>
        <w:t>2023),</w:t>
      </w:r>
      <w:r w:rsidRPr="00B5754D">
        <w:rPr>
          <w:rStyle w:val="Strong"/>
          <w:b w:val="0"/>
          <w:bCs w:val="0"/>
          <w:color w:val="000000"/>
        </w:rPr>
        <w:t xml:space="preserve"> Leveraging LLMs in Recommendation Systems,</w:t>
      </w:r>
      <w:r w:rsidRPr="00B5754D">
        <w:rPr>
          <w:color w:val="000000"/>
        </w:rPr>
        <w:t>. [online] Data Science FM. Available at:</w:t>
      </w:r>
      <w:r w:rsidRPr="00B5754D">
        <w:rPr>
          <w:rStyle w:val="apple-converted-space"/>
          <w:color w:val="000000"/>
        </w:rPr>
        <w:t> </w:t>
      </w:r>
      <w:hyperlink r:id="rId68"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r w:rsidRPr="00B5754D">
        <w:rPr>
          <w:rStyle w:val="apple-converted-space"/>
        </w:rPr>
        <w:t>Osanseviero, A. (2022). Sentence embeddings: Bi-encoders vs. Cross-encoders. HackerLlama. Available at: </w:t>
      </w:r>
      <w:hyperlink r:id="rId69" w:anchor=":~:text=Bi%2Dencoders%20are%20faster%20and,classification%20and%20high%2Daccuracy%20ranking" w:tgtFrame="_new" w:history="1">
        <w:r w:rsidRPr="00B5754D">
          <w:rPr>
            <w:rStyle w:val="Hyperlink"/>
          </w:rPr>
          <w:t>https://osanseviero.github.io/hackerllama/blog/posts/sentence_embeddings2/#:~:text=Bi%2Dencoders%20are%20faster%20a</w:t>
        </w:r>
        <w:r w:rsidRPr="00B5754D">
          <w:rPr>
            <w:rStyle w:val="Hyperlink"/>
          </w:rPr>
          <w:t>n</w:t>
        </w:r>
        <w:r w:rsidRPr="00B5754D">
          <w:rPr>
            <w:rStyle w:val="Hyperlink"/>
          </w:rPr>
          <w:t>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Özker,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70" w:anchor="Sec4" w:tgtFrame="_new" w:history="1">
        <w:r w:rsidRPr="00B5754D">
          <w:rPr>
            <w:color w:val="0000FF"/>
            <w:u w:val="single"/>
          </w:rPr>
          <w:t>https://journalofbigdata.springeropen.com/articles/10.1186/s40537-021-00534-7#Sec4</w:t>
        </w:r>
      </w:hyperlink>
      <w:r w:rsidRPr="00B5754D">
        <w:rPr>
          <w:color w:val="000000"/>
        </w:rPr>
        <w:t> [Accessed 15 Mar 2024].</w:t>
      </w:r>
    </w:p>
    <w:p w14:paraId="5FE6AE69" w14:textId="77777777" w:rsidR="00B5754D" w:rsidRPr="00B5754D" w:rsidRDefault="00B5754D" w:rsidP="00B5754D">
      <w:pPr>
        <w:ind w:hanging="720"/>
        <w:rPr>
          <w:color w:val="000000"/>
        </w:rPr>
      </w:pPr>
    </w:p>
    <w:p w14:paraId="722F8530" w14:textId="77777777" w:rsidR="001E48FC" w:rsidRDefault="00C050D1" w:rsidP="001E48FC">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Naseriparsa,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9D0C74D" w14:textId="7C952A01" w:rsidR="001E48FC" w:rsidRPr="001E48FC" w:rsidRDefault="001E48FC" w:rsidP="001E48FC">
      <w:pPr>
        <w:pStyle w:val="Bibliography"/>
        <w:spacing w:line="240" w:lineRule="auto"/>
        <w:ind w:hanging="720"/>
        <w:rPr>
          <w:rFonts w:ascii="Times New Roman" w:hAnsi="Times New Roman"/>
          <w:sz w:val="24"/>
        </w:rPr>
      </w:pPr>
      <w:r w:rsidRPr="000D4AF1">
        <w:rPr>
          <w:rFonts w:ascii="Times New Roman" w:hAnsi="Times New Roman"/>
          <w:sz w:val="24"/>
        </w:rPr>
        <w:t>Gage, P.</w:t>
      </w:r>
      <w:r w:rsidRPr="001E48FC">
        <w:rPr>
          <w:rFonts w:ascii="Times New Roman" w:hAnsi="Times New Roman"/>
          <w:sz w:val="24"/>
        </w:rPr>
        <w:t> (1994) 'A new algorithm for data compression', </w:t>
      </w:r>
      <w:r w:rsidRPr="001E48FC">
        <w:rPr>
          <w:rFonts w:ascii="Times New Roman" w:hAnsi="Times New Roman"/>
          <w:i/>
          <w:iCs/>
          <w:sz w:val="24"/>
        </w:rPr>
        <w:t>The C Users Journal</w:t>
      </w:r>
      <w:r w:rsidRPr="001E48FC">
        <w:rPr>
          <w:rFonts w:ascii="Times New Roman" w:hAnsi="Times New Roman"/>
          <w:sz w:val="24"/>
        </w:rPr>
        <w:t>, 12(2), pp. 23–38.</w:t>
      </w:r>
      <w:r w:rsidR="000D4AF1">
        <w:rPr>
          <w:rFonts w:ascii="Times New Roman" w:hAnsi="Times New Roman"/>
          <w:sz w:val="24"/>
        </w:rPr>
        <w:t xml:space="preserve"> Available at: </w:t>
      </w:r>
      <w:r w:rsidR="000D4AF1" w:rsidRPr="000D4AF1">
        <w:rPr>
          <w:rFonts w:ascii="Times New Roman" w:hAnsi="Times New Roman"/>
          <w:sz w:val="24"/>
        </w:rPr>
        <w:t>http://www.pennelynn.com/Documents/CUJ/HTML/94HTML/19940045.HTM</w:t>
      </w:r>
    </w:p>
    <w:p w14:paraId="124D9DFE" w14:textId="08BE8F48" w:rsidR="00B5754D" w:rsidRPr="00B5754D" w:rsidRDefault="00B5754D" w:rsidP="00B5754D">
      <w:pPr>
        <w:ind w:hanging="720"/>
        <w:rPr>
          <w:color w:val="000000"/>
        </w:rPr>
      </w:pPr>
      <w:r w:rsidRPr="00B5754D">
        <w:rPr>
          <w:color w:val="000000"/>
        </w:rPr>
        <w:t>Picolo Joao P. (2024).</w:t>
      </w:r>
      <w:r w:rsidRPr="00B5754D">
        <w:t> Airline Customer Review Web Scraping</w:t>
      </w:r>
      <w:r w:rsidRPr="00B5754D">
        <w:rPr>
          <w:color w:val="000000"/>
        </w:rPr>
        <w:t>. [online] Available at:</w:t>
      </w:r>
      <w:r w:rsidRPr="00B5754D">
        <w:rPr>
          <w:rStyle w:val="apple-converted-space"/>
          <w:color w:val="000000"/>
          <w:szCs w:val="27"/>
        </w:rPr>
        <w:t> </w:t>
      </w:r>
      <w:hyperlink r:id="rId71"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Loanzon,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r w:rsidRPr="00B5754D">
        <w:rPr>
          <w:color w:val="000000"/>
        </w:rPr>
        <w:t>Rahasak, (2023).</w:t>
      </w:r>
      <w:r w:rsidRPr="00B5754D">
        <w:t> Optimizing RAG: Supervised embeddings &amp; reranking with your data with LlamaIndex</w:t>
      </w:r>
      <w:r w:rsidRPr="00B5754D">
        <w:rPr>
          <w:color w:val="000000"/>
        </w:rPr>
        <w:t>. Medium. Available at:</w:t>
      </w:r>
      <w:r w:rsidRPr="00B5754D">
        <w:rPr>
          <w:rStyle w:val="apple-converted-space"/>
          <w:color w:val="000000"/>
          <w:szCs w:val="27"/>
        </w:rPr>
        <w:t> </w:t>
      </w:r>
      <w:hyperlink r:id="rId72"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Rafailov, R., Sharma, A., Mitchell, E., Ermon,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amnarain-Seetohul, V., Bassoo, V., and Rosunally,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3"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imers, N. and Gurevych,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Karypis, G., Konstan, J., and Riedl,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chick, T. and Schütze,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ennrich, R., Haddow, B., and Birch, A. (2016) ‘Neural Machine Translation of Rare Words with Subword Units’, in Erk,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hazeer,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t>Sheikh, S. (2023). Recommendation system using knowledge graphs and machine learning. [online] Medium. Available at:</w:t>
      </w:r>
      <w:r w:rsidRPr="00B5754D">
        <w:rPr>
          <w:rStyle w:val="apple-converted-space"/>
          <w:color w:val="000000"/>
          <w:szCs w:val="27"/>
        </w:rPr>
        <w:t> </w:t>
      </w:r>
      <w:hyperlink r:id="rId74"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Accessed 05 Jun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Hanjalic,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5"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hakur, N., Reimers, N., Daxenberger, J., and Gurevych,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6"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ouvron, H., Martin, L., Stone, K., Albert, P., Almahairi, A., Babaei, Y., Bashlykov, N., Batra, S., Bhargava, P., Bhosale, S., Bikel, D., Blecher, L., Ferrer, C.C., Chen, M., Cucurull, G., Esiobu, D., Fernandes, J., Fu, J., Fu, W., Fuller, B., Gao, C., Goswami, V., Goyal, N., Hartshorn, A., Hosseini, S., Hou, R., Inan, H., Kardas, M., Kerkez, V., Khabsa, M., Kloumann, I., Korenev, A., Koura, P.S., Lachaux, M.-A., Lavril, T., Lee, J., Liskovich, D., Lu, Y., Mao, Y., Martinet, X., Mihaylov, T., Mishra, P., Molybog, I., Nie, Y., Poulton, A., Reizenstein, J., Rungta, R., Saladi, K., Schelten, A., Silva, R., Smith, E.M., Subramanian, R., Tan, X.E., Tang, B., Taylor, R., Williams, A., Kuan, J.X., Xu, P., Yan, Z., Zarov, I., Zhang, Y., Fan, A., Kambadur, M., Narang, S., Rodriguez, A., Stojnic, R., Edunov, S., and Scialom,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r w:rsidRPr="00B5754D">
        <w:rPr>
          <w:color w:val="000000"/>
        </w:rPr>
        <w:t xml:space="preserve">UbiAi (2023). How to Build a Knowledge Graph with Neo4J and Transformers. [online]. Available at: </w:t>
      </w:r>
      <w:hyperlink r:id="rId77"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Vaswani, A., Shazeer, N., Parmar, N., Uszkoreit, J., Jones, L., Gomez, A.N., Kaiser, L., and Polosukhin,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Orgun, M.A., Cao, L., Ricci, F., and Yu, P.S. (2021) ‘Graph Learning based Recommender Systems: A Review’, in </w:t>
      </w:r>
      <w:r w:rsidRPr="00B5754D">
        <w:rPr>
          <w:rFonts w:ascii="Times New Roman" w:hAnsi="Times New Roman"/>
          <w:iCs/>
          <w:sz w:val="24"/>
        </w:rPr>
        <w:t xml:space="preserve">Proceedings of the </w:t>
      </w:r>
      <w:r w:rsidRPr="00B5754D">
        <w:rPr>
          <w:rFonts w:ascii="Times New Roman" w:hAnsi="Times New Roman"/>
          <w:iCs/>
          <w:sz w:val="24"/>
        </w:rPr>
        <w:lastRenderedPageBreak/>
        <w:t>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ei, J., Wang, X., Schuurmans, D., Bosma, M., Ichter,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u, Y., Schuster, M., Chen, Z., Le, Q.V., Norouzi, M., Macherey, W., Krikun, M., Cao, Y., Gao, Q., Macherey, K., Klingner, J., Shah, A., Johnson, M., Liu, X., Kaiser, Ł., Gouws, S., Kato, Y., Kudo, T., Kazawa, H., Stevens, K., Kurian, G., Patil, N., Wang, W., Young, C., Smith, J., Riesa, J., Rudnick, A., Vinyals,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walkar, P., Birari, A., Bharathan, G., Vakayil,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en, Y., Li, W.-J., and Yeung, D.-Y. (2009) ‘TagiCoFi: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Presented at the RecSys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lastRenderedPageBreak/>
        <w:fldChar w:fldCharType="end"/>
      </w:r>
      <w:r w:rsidR="00726338" w:rsidRPr="00B5754D">
        <w:rPr>
          <w:color w:val="000000"/>
        </w:rPr>
        <w:t xml:space="preserve"> Zimbres, R., (2023). Building Knowledge Graphs from Scratch using Neo4j and Vertex AI. Medium. Available at: </w:t>
      </w:r>
      <w:hyperlink r:id="rId78" w:tgtFrame="_new" w:history="1">
        <w:r w:rsidR="00726338" w:rsidRPr="00B5754D">
          <w:rPr>
            <w:color w:val="0000FF"/>
            <w:u w:val="single"/>
          </w:rPr>
          <w:t>https://medium.com/@rubenszimbres/building-knowledge-graphs-from-scratch-using-neo4j-and-vertex-ai-8311eb69a472</w:t>
        </w:r>
      </w:hyperlink>
      <w:r w:rsidR="00726338" w:rsidRPr="00B5754D">
        <w:t xml:space="preserve"> </w:t>
      </w:r>
      <w:r w:rsidR="00726338" w:rsidRPr="00B5754D">
        <w:rPr>
          <w:color w:val="000000"/>
        </w:rPr>
        <w:t>[Accessed 01 Jun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9"/>
      <w:footerReference w:type="default" r:id="rId8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D2C8F2" w14:textId="77777777" w:rsidR="00436D4A" w:rsidRDefault="00436D4A" w:rsidP="009E1111">
      <w:r>
        <w:separator/>
      </w:r>
    </w:p>
  </w:endnote>
  <w:endnote w:type="continuationSeparator" w:id="0">
    <w:p w14:paraId="70FE4241" w14:textId="77777777" w:rsidR="00436D4A" w:rsidRDefault="00436D4A"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pitch w:val="default"/>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26F562" w14:textId="77777777" w:rsidR="00436D4A" w:rsidRDefault="00436D4A" w:rsidP="009E1111">
      <w:r>
        <w:separator/>
      </w:r>
    </w:p>
  </w:footnote>
  <w:footnote w:type="continuationSeparator" w:id="0">
    <w:p w14:paraId="16DFB547" w14:textId="77777777" w:rsidR="00436D4A" w:rsidRDefault="00436D4A"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266F5"/>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139D"/>
    <w:rsid w:val="0008332D"/>
    <w:rsid w:val="00083A7E"/>
    <w:rsid w:val="00085E97"/>
    <w:rsid w:val="00086608"/>
    <w:rsid w:val="00086BB3"/>
    <w:rsid w:val="00087111"/>
    <w:rsid w:val="000902CE"/>
    <w:rsid w:val="00091329"/>
    <w:rsid w:val="00092638"/>
    <w:rsid w:val="0009384C"/>
    <w:rsid w:val="0009472A"/>
    <w:rsid w:val="000953BF"/>
    <w:rsid w:val="00095EBB"/>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AF1"/>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379F3"/>
    <w:rsid w:val="00140385"/>
    <w:rsid w:val="0014223C"/>
    <w:rsid w:val="00142FFA"/>
    <w:rsid w:val="001432F4"/>
    <w:rsid w:val="0014643D"/>
    <w:rsid w:val="00150EC8"/>
    <w:rsid w:val="00151F27"/>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48FC"/>
    <w:rsid w:val="001E5304"/>
    <w:rsid w:val="001E57D3"/>
    <w:rsid w:val="001E5AA4"/>
    <w:rsid w:val="001E6867"/>
    <w:rsid w:val="001F13FB"/>
    <w:rsid w:val="001F1A82"/>
    <w:rsid w:val="001F410B"/>
    <w:rsid w:val="001F4A29"/>
    <w:rsid w:val="001F75DC"/>
    <w:rsid w:val="002043FC"/>
    <w:rsid w:val="00205B23"/>
    <w:rsid w:val="00207B64"/>
    <w:rsid w:val="00210FC1"/>
    <w:rsid w:val="00213228"/>
    <w:rsid w:val="0021554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16B8"/>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0B"/>
    <w:rsid w:val="0030399F"/>
    <w:rsid w:val="00303B6B"/>
    <w:rsid w:val="00303B8C"/>
    <w:rsid w:val="00304A59"/>
    <w:rsid w:val="0030629E"/>
    <w:rsid w:val="00306723"/>
    <w:rsid w:val="0030703D"/>
    <w:rsid w:val="003073C1"/>
    <w:rsid w:val="003073C4"/>
    <w:rsid w:val="003110FB"/>
    <w:rsid w:val="00312C8F"/>
    <w:rsid w:val="00316741"/>
    <w:rsid w:val="00320C5A"/>
    <w:rsid w:val="00323FC8"/>
    <w:rsid w:val="00324921"/>
    <w:rsid w:val="00324BC0"/>
    <w:rsid w:val="00324DD4"/>
    <w:rsid w:val="00325BD3"/>
    <w:rsid w:val="003264D9"/>
    <w:rsid w:val="00326720"/>
    <w:rsid w:val="00330A06"/>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36D4A"/>
    <w:rsid w:val="004400CA"/>
    <w:rsid w:val="00440337"/>
    <w:rsid w:val="00442FC5"/>
    <w:rsid w:val="00444593"/>
    <w:rsid w:val="004445D9"/>
    <w:rsid w:val="00445D04"/>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510"/>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0CA6"/>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2866"/>
    <w:rsid w:val="00654B80"/>
    <w:rsid w:val="00656DC9"/>
    <w:rsid w:val="00660B1C"/>
    <w:rsid w:val="006628CE"/>
    <w:rsid w:val="00663203"/>
    <w:rsid w:val="0066329F"/>
    <w:rsid w:val="00663482"/>
    <w:rsid w:val="006641A9"/>
    <w:rsid w:val="00665FED"/>
    <w:rsid w:val="00667CFC"/>
    <w:rsid w:val="0067037D"/>
    <w:rsid w:val="006710B0"/>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681"/>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127D"/>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10D6"/>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451A"/>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2BFE"/>
    <w:rsid w:val="00983A4C"/>
    <w:rsid w:val="00986201"/>
    <w:rsid w:val="00991087"/>
    <w:rsid w:val="00993553"/>
    <w:rsid w:val="00993B40"/>
    <w:rsid w:val="00997A5D"/>
    <w:rsid w:val="00997C1E"/>
    <w:rsid w:val="00997E06"/>
    <w:rsid w:val="009A04B9"/>
    <w:rsid w:val="009A34D7"/>
    <w:rsid w:val="009A384C"/>
    <w:rsid w:val="009A4439"/>
    <w:rsid w:val="009A4665"/>
    <w:rsid w:val="009A577B"/>
    <w:rsid w:val="009A5EF2"/>
    <w:rsid w:val="009A6D46"/>
    <w:rsid w:val="009B167C"/>
    <w:rsid w:val="009B1F13"/>
    <w:rsid w:val="009B5EF7"/>
    <w:rsid w:val="009B608E"/>
    <w:rsid w:val="009B7BE4"/>
    <w:rsid w:val="009C21BD"/>
    <w:rsid w:val="009C2EAE"/>
    <w:rsid w:val="009C30A6"/>
    <w:rsid w:val="009C3CE0"/>
    <w:rsid w:val="009C43F5"/>
    <w:rsid w:val="009C6A3F"/>
    <w:rsid w:val="009D3088"/>
    <w:rsid w:val="009D45B5"/>
    <w:rsid w:val="009D5A7E"/>
    <w:rsid w:val="009D72F9"/>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2BF"/>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1F3C"/>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D4952"/>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72B"/>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2D3F"/>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765CF"/>
    <w:rsid w:val="00D82551"/>
    <w:rsid w:val="00D84A3B"/>
    <w:rsid w:val="00D85281"/>
    <w:rsid w:val="00D8601E"/>
    <w:rsid w:val="00D86284"/>
    <w:rsid w:val="00D9093E"/>
    <w:rsid w:val="00D9254B"/>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5B8"/>
    <w:rsid w:val="00E66BFD"/>
    <w:rsid w:val="00E73089"/>
    <w:rsid w:val="00E74055"/>
    <w:rsid w:val="00E74942"/>
    <w:rsid w:val="00E75322"/>
    <w:rsid w:val="00E76EF1"/>
    <w:rsid w:val="00E77CA6"/>
    <w:rsid w:val="00E813D8"/>
    <w:rsid w:val="00E836CC"/>
    <w:rsid w:val="00E85007"/>
    <w:rsid w:val="00E861B7"/>
    <w:rsid w:val="00E86B12"/>
    <w:rsid w:val="00E86FA0"/>
    <w:rsid w:val="00E879A3"/>
    <w:rsid w:val="00E92AC4"/>
    <w:rsid w:val="00E9425F"/>
    <w:rsid w:val="00E963C1"/>
    <w:rsid w:val="00E97F08"/>
    <w:rsid w:val="00EA17B0"/>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4DA9"/>
    <w:rsid w:val="00EE5033"/>
    <w:rsid w:val="00EE526F"/>
    <w:rsid w:val="00EE77A1"/>
    <w:rsid w:val="00EF04D0"/>
    <w:rsid w:val="00EF09BF"/>
    <w:rsid w:val="00EF212A"/>
    <w:rsid w:val="00EF3C11"/>
    <w:rsid w:val="00EF67C3"/>
    <w:rsid w:val="00EF78FF"/>
    <w:rsid w:val="00EF7CD3"/>
    <w:rsid w:val="00F0100A"/>
    <w:rsid w:val="00F05031"/>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A7BEB"/>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665FED"/>
    <w:pPr>
      <w:tabs>
        <w:tab w:val="left" w:pos="480"/>
        <w:tab w:val="right" w:leader="dot" w:pos="9060"/>
      </w:tabs>
      <w:spacing w:before="120"/>
    </w:pPr>
    <w:rPr>
      <w:b/>
      <w:bCs/>
      <w:i/>
      <w:iCs/>
      <w:noProof/>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www.youtube.com/watch?v=bCz4OMemCcA" TargetMode="External"/><Relationship Id="rId68" Type="http://schemas.openxmlformats.org/officeDocument/2006/relationships/hyperlink" Target="https://datascience.fm/leveraging-llms-in-recommendation-systems/"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medium.com/@ekomasterwan993/analyzing-airlines-reviews-nlp-project-7a58b553c370" TargetMode="Externa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www.youtube.com/watch?v=Mn_9W1nCFLo&amp;t=668s" TargetMode="External"/><Relationship Id="rId69" Type="http://schemas.openxmlformats.org/officeDocument/2006/relationships/hyperlink" Target="https://osanseviero.github.io/hackerllama/blog/posts/sentence_embeddings2/" TargetMode="External"/><Relationship Id="rId77" Type="http://schemas.openxmlformats.org/officeDocument/2006/relationships/hyperlink" Target="https://ubiai.tools/kg-2/" TargetMode="Externa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medium.com/rahasak/optimizing-rag-supervised-embeddings-reranking-with-your-data-with-llamaindex-88344ff89da7"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www.youtube.com/watch?v=3w_D1L0F-uE&amp;t=710s" TargetMode="External"/><Relationship Id="rId67" Type="http://schemas.openxmlformats.org/officeDocument/2006/relationships/hyperlink" Target="https://www.kaggle.com/code/lucamassaron/sherlock-holmes-q-a-with-gemma-fine-tuning"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medium.com/@hvarolerdem/ndcg-for-ranking-evaluation-fd8bf45179fc" TargetMode="External"/><Relationship Id="rId70" Type="http://schemas.openxmlformats.org/officeDocument/2006/relationships/hyperlink" Target="https://journalofbigdata.springeropen.com/articles/10.1186/s40537-021-00534-7" TargetMode="External"/><Relationship Id="rId75" Type="http://schemas.openxmlformats.org/officeDocument/2006/relationships/hyperlink" Target="https://www.kaggle.com/datasets/sujalsuthar/airlines-review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learn.deeplearning.ai/courses/knowledge-graphs-rag/lesson/1/introduction" TargetMode="External"/><Relationship Id="rId65" Type="http://schemas.openxmlformats.org/officeDocument/2006/relationships/hyperlink" Target="https://www.kaggle.com/datasets/manishkumar7432698/airline-passangers-booking-data/data?select=Customer_comment.csv" TargetMode="External"/><Relationship Id="rId73" Type="http://schemas.openxmlformats.org/officeDocument/2006/relationships/hyperlink" Target="https://medium.com/@samarrana407/step-by-step-guide-to-build-rag-application-with-knowledge-graph-456fbaf64e98" TargetMode="External"/><Relationship Id="rId78" Type="http://schemas.openxmlformats.org/officeDocument/2006/relationships/hyperlink" Target="https://medium.com/@rubenszimbres/building-knowledge-graphs-from-scratch-using-neo4j-and-vertex-ai-8311eb69a472"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aporia.com/learn/a-practical-guide-to-normalized-discounted-cumulative-gain-ndcg/" TargetMode="External"/><Relationship Id="rId7" Type="http://schemas.openxmlformats.org/officeDocument/2006/relationships/endnotes" Target="endnotes.xml"/><Relationship Id="rId71" Type="http://schemas.openxmlformats.org/officeDocument/2006/relationships/hyperlink" Target="https://picolojoaop.medium.com/airline-customer-review-web-scraping-1e812a79b995"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hyperlink" Target="https://huggingface.co/nreimers/MiniLM-L6-H384-uncased" TargetMode="External"/><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hyperlink" Target="https://machinelearninginterview.com/topics/machine-learning/ndcg-evaluation-metric-for-recommender-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6</Pages>
  <Words>66621</Words>
  <Characters>379742</Characters>
  <Application>Microsoft Office Word</Application>
  <DocSecurity>0</DocSecurity>
  <Lines>3164</Lines>
  <Paragraphs>8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54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4</cp:revision>
  <cp:lastPrinted>2024-08-21T18:36:00Z</cp:lastPrinted>
  <dcterms:created xsi:type="dcterms:W3CDTF">2024-08-21T18:36:00Z</dcterms:created>
  <dcterms:modified xsi:type="dcterms:W3CDTF">2024-08-21T18: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